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rPr>
          <w:sz w:val="2"/>
          <w:szCs w:val="2"/>
        </w:rPr>
      </w:pPr>
    </w:p>
    <w:p w14:paraId="7F60FB9F" w14:textId="77777777" w:rsidR="00CB483B" w:rsidRDefault="00CB483B" w:rsidP="00F659F1">
      <w:pPr>
        <w:spacing w:after="60"/>
        <w:jc w:val="center"/>
        <w:rPr>
          <w:sz w:val="2"/>
          <w:szCs w:val="2"/>
        </w:rPr>
      </w:pPr>
    </w:p>
    <w:p w14:paraId="50D14A0B" w14:textId="77777777" w:rsidR="00CB483B" w:rsidRDefault="00CB483B" w:rsidP="00F659F1">
      <w:pPr>
        <w:spacing w:after="60"/>
        <w:jc w:val="center"/>
        <w:rPr>
          <w:sz w:val="2"/>
          <w:szCs w:val="2"/>
        </w:rPr>
      </w:pPr>
    </w:p>
    <w:p w14:paraId="4808D4D5" w14:textId="77777777" w:rsidR="00CB483B" w:rsidRDefault="00CB483B" w:rsidP="00F659F1">
      <w:pPr>
        <w:spacing w:after="60"/>
        <w:jc w:val="center"/>
        <w:rPr>
          <w:sz w:val="2"/>
          <w:szCs w:val="2"/>
        </w:rPr>
      </w:pPr>
    </w:p>
    <w:p w14:paraId="5DCFE91C" w14:textId="77777777" w:rsidR="00CB483B" w:rsidRPr="00CB483B" w:rsidRDefault="00CB483B" w:rsidP="00F659F1">
      <w:pPr>
        <w:spacing w:after="60"/>
        <w:jc w:val="center"/>
        <w:rPr>
          <w:sz w:val="4"/>
          <w:szCs w:val="4"/>
        </w:rPr>
      </w:pPr>
    </w:p>
    <w:p w14:paraId="3045E133" w14:textId="77777777" w:rsidR="00CB483B" w:rsidRPr="00CB483B" w:rsidRDefault="00CB483B" w:rsidP="00F659F1">
      <w:pPr>
        <w:spacing w:after="60"/>
        <w:jc w:val="center"/>
        <w:rPr>
          <w:sz w:val="2"/>
          <w:szCs w:val="2"/>
        </w:rPr>
      </w:pPr>
    </w:p>
    <w:p w14:paraId="3356EFB0" w14:textId="77777777" w:rsidR="00CB483B" w:rsidRPr="00CB483B" w:rsidRDefault="00CB483B" w:rsidP="00F659F1">
      <w:pPr>
        <w:spacing w:after="60"/>
        <w:jc w:val="center"/>
      </w:pPr>
    </w:p>
    <w:p w14:paraId="1608A8D6" w14:textId="3919BC07" w:rsidR="00CB483B" w:rsidRDefault="00CB483B" w:rsidP="00F659F1">
      <w:pPr>
        <w:spacing w:after="60"/>
        <w:jc w:val="center"/>
      </w:pPr>
      <w:r>
        <w:rPr>
          <w:noProof/>
        </w:rPr>
        <w:drawing>
          <wp:inline distT="0" distB="0" distL="0" distR="0" wp14:anchorId="2B4F1E3A" wp14:editId="5D9534BC">
            <wp:extent cx="1800000" cy="1800000"/>
            <wp:effectExtent l="0" t="0" r="0" b="0"/>
            <wp:docPr id="2" name="Obraz 2"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B8E82B9" w14:textId="77777777" w:rsidR="00F659F1" w:rsidRDefault="00F659F1" w:rsidP="00CB483B">
      <w:pPr>
        <w:spacing w:after="60"/>
        <w:rPr>
          <w:sz w:val="32"/>
          <w:szCs w:val="32"/>
        </w:rPr>
      </w:pPr>
    </w:p>
    <w:p w14:paraId="1C77EA33" w14:textId="77777777" w:rsidR="00CB483B" w:rsidRPr="00CB483B" w:rsidRDefault="00CB483B" w:rsidP="00CB483B">
      <w:pPr>
        <w:spacing w:after="60"/>
        <w:rPr>
          <w:sz w:val="16"/>
          <w:szCs w:val="16"/>
        </w:rP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5B7AAFC0" w14:textId="0CB52D0C" w:rsidR="0008243B" w:rsidRDefault="00F659F1" w:rsidP="0008243B">
      <w:pPr>
        <w:spacing w:after="60"/>
        <w:jc w:val="both"/>
      </w:pPr>
      <w:r w:rsidRPr="00A459D5">
        <w:tab/>
      </w:r>
    </w:p>
    <w:p w14:paraId="67C12485" w14:textId="77777777" w:rsidR="0008243B" w:rsidRDefault="00F659F1" w:rsidP="0008243B">
      <w:pPr>
        <w:spacing w:after="60"/>
        <w:ind w:left="4253" w:firstLine="567"/>
        <w:jc w:val="both"/>
        <w:rPr>
          <w:sz w:val="2"/>
          <w:szCs w:val="2"/>
        </w:rPr>
      </w:pPr>
      <w:r w:rsidRPr="0008243B">
        <w:rPr>
          <w:sz w:val="2"/>
          <w:szCs w:val="2"/>
        </w:rPr>
        <w:tab/>
      </w:r>
      <w:r w:rsidRPr="0008243B">
        <w:rPr>
          <w:sz w:val="2"/>
          <w:szCs w:val="2"/>
        </w:rPr>
        <w:tab/>
      </w:r>
    </w:p>
    <w:p w14:paraId="12372A57" w14:textId="1D8DE61A" w:rsidR="00F659F1" w:rsidRPr="00A459D5" w:rsidRDefault="00F659F1" w:rsidP="0008243B">
      <w:pPr>
        <w:spacing w:after="60"/>
        <w:ind w:left="4253" w:firstLine="567"/>
        <w:jc w:val="both"/>
      </w:pPr>
      <w:r w:rsidRPr="00A459D5">
        <w:tab/>
      </w:r>
      <w:r w:rsidRPr="00A459D5">
        <w:tab/>
      </w:r>
    </w:p>
    <w:p w14:paraId="69600F43" w14:textId="49AA9590" w:rsidR="00F659F1" w:rsidRPr="00A459D5" w:rsidRDefault="00F659F1" w:rsidP="0008243B">
      <w:pPr>
        <w:spacing w:after="60"/>
        <w:ind w:left="4961"/>
        <w:jc w:val="both"/>
      </w:pPr>
      <w:r>
        <w:t>Przemysław Michałowski</w:t>
      </w:r>
    </w:p>
    <w:p w14:paraId="25367E5E" w14:textId="77777777" w:rsidR="00F659F1" w:rsidRPr="00A459D5" w:rsidRDefault="00F659F1" w:rsidP="0008243B">
      <w:pPr>
        <w:spacing w:after="60"/>
        <w:ind w:left="4961"/>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10DF22AA" w14:textId="1C99CEB3" w:rsidR="00F659F1" w:rsidRPr="0008243B" w:rsidRDefault="00F659F1" w:rsidP="0008243B">
      <w:pPr>
        <w:spacing w:after="60"/>
        <w:jc w:val="center"/>
        <w:rPr>
          <w:b/>
          <w:sz w:val="40"/>
          <w:szCs w:val="40"/>
        </w:rPr>
      </w:pPr>
      <w:r>
        <w:rPr>
          <w:b/>
          <w:sz w:val="40"/>
          <w:szCs w:val="40"/>
        </w:rPr>
        <w:t xml:space="preserve"> </w:t>
      </w:r>
    </w:p>
    <w:p w14:paraId="5B417C84" w14:textId="77777777" w:rsidR="00F659F1" w:rsidRDefault="00F659F1" w:rsidP="00F659F1">
      <w:pPr>
        <w:spacing w:after="60"/>
        <w:rPr>
          <w:sz w:val="28"/>
          <w:szCs w:val="28"/>
        </w:rPr>
      </w:pPr>
    </w:p>
    <w:p w14:paraId="7A52CCF6" w14:textId="77777777" w:rsidR="00F659F1" w:rsidRPr="0008243B" w:rsidRDefault="00F659F1" w:rsidP="0008243B">
      <w:pPr>
        <w:spacing w:after="60"/>
        <w:ind w:left="4961"/>
        <w:jc w:val="both"/>
      </w:pPr>
      <w:r>
        <w:t>Praca magisterska</w:t>
      </w:r>
    </w:p>
    <w:p w14:paraId="2DFE2F71" w14:textId="77777777" w:rsidR="0008243B" w:rsidRDefault="00F659F1" w:rsidP="0008243B">
      <w:pPr>
        <w:spacing w:after="60"/>
        <w:ind w:left="4961"/>
        <w:jc w:val="both"/>
      </w:pPr>
      <w:r>
        <w:tab/>
      </w:r>
      <w:r w:rsidR="0008243B">
        <w:t>pod kierunkiem naukowym</w:t>
      </w:r>
    </w:p>
    <w:p w14:paraId="4B70A455" w14:textId="77777777" w:rsidR="0008243B" w:rsidRDefault="0008243B" w:rsidP="0008243B">
      <w:pPr>
        <w:spacing w:after="60"/>
        <w:ind w:left="4961"/>
        <w:jc w:val="both"/>
      </w:pPr>
      <w:r>
        <w:t>dra Sebastiana Zająca</w:t>
      </w:r>
    </w:p>
    <w:p w14:paraId="2B474780" w14:textId="280CC3F3" w:rsidR="00F659F1" w:rsidRDefault="00225299" w:rsidP="0008243B">
      <w:pPr>
        <w:spacing w:after="60"/>
        <w:ind w:left="4961"/>
        <w:jc w:val="both"/>
        <w:rPr>
          <w:sz w:val="28"/>
          <w:szCs w:val="28"/>
        </w:rPr>
      </w:pPr>
      <w:r>
        <w:t>Instytut</w:t>
      </w:r>
      <w:r w:rsidR="0008243B">
        <w:t xml:space="preserve"> Ekonometrii</w:t>
      </w:r>
    </w:p>
    <w:p w14:paraId="688EBFEE" w14:textId="77777777" w:rsidR="00F659F1" w:rsidRDefault="00F659F1" w:rsidP="00F659F1">
      <w:pPr>
        <w:spacing w:after="60"/>
        <w:rPr>
          <w:sz w:val="28"/>
          <w:szCs w:val="28"/>
        </w:rPr>
      </w:pPr>
    </w:p>
    <w:p w14:paraId="2FAB9581" w14:textId="77777777" w:rsidR="00F659F1" w:rsidRDefault="00F659F1" w:rsidP="0008243B">
      <w:pPr>
        <w:spacing w:after="60"/>
      </w:pPr>
    </w:p>
    <w:p w14:paraId="69B884FA" w14:textId="77777777" w:rsidR="0008243B" w:rsidRPr="0008243B" w:rsidRDefault="0008243B" w:rsidP="0008243B">
      <w:pPr>
        <w:spacing w:after="60"/>
        <w:rPr>
          <w:sz w:val="14"/>
          <w:szCs w:val="14"/>
        </w:rP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CB483B">
          <w:footerReference w:type="even" r:id="rId9"/>
          <w:footerReference w:type="default" r:id="rId10"/>
          <w:pgSz w:w="11906" w:h="16838"/>
          <w:pgMar w:top="1418" w:right="1423" w:bottom="1418" w:left="1423"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3E11BFD0" w14:textId="0C0A9820" w:rsidR="00884741"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609764" w:history="1">
        <w:r w:rsidR="00884741" w:rsidRPr="0060432D">
          <w:rPr>
            <w:rStyle w:val="Hipercze"/>
            <w:noProof/>
          </w:rPr>
          <w:t>Wstęp</w:t>
        </w:r>
        <w:r w:rsidR="00884741">
          <w:rPr>
            <w:noProof/>
            <w:webHidden/>
          </w:rPr>
          <w:tab/>
        </w:r>
        <w:r w:rsidR="00884741">
          <w:rPr>
            <w:noProof/>
            <w:webHidden/>
          </w:rPr>
          <w:fldChar w:fldCharType="begin"/>
        </w:r>
        <w:r w:rsidR="00884741">
          <w:rPr>
            <w:noProof/>
            <w:webHidden/>
          </w:rPr>
          <w:instrText xml:space="preserve"> PAGEREF _Toc140609764 \h </w:instrText>
        </w:r>
        <w:r w:rsidR="00884741">
          <w:rPr>
            <w:noProof/>
            <w:webHidden/>
          </w:rPr>
        </w:r>
        <w:r w:rsidR="00884741">
          <w:rPr>
            <w:noProof/>
            <w:webHidden/>
          </w:rPr>
          <w:fldChar w:fldCharType="separate"/>
        </w:r>
        <w:r w:rsidR="00B04E3E">
          <w:rPr>
            <w:noProof/>
            <w:webHidden/>
          </w:rPr>
          <w:t>4</w:t>
        </w:r>
        <w:r w:rsidR="00884741">
          <w:rPr>
            <w:noProof/>
            <w:webHidden/>
          </w:rPr>
          <w:fldChar w:fldCharType="end"/>
        </w:r>
      </w:hyperlink>
    </w:p>
    <w:p w14:paraId="49F8596A" w14:textId="47CDD978"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65" w:history="1">
        <w:r w:rsidR="00884741" w:rsidRPr="0060432D">
          <w:rPr>
            <w:rStyle w:val="Hipercze"/>
            <w:caps/>
            <w:noProof/>
          </w:rPr>
          <w:t>Rozdział 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Podstawowe pojęcia</w:t>
        </w:r>
        <w:r w:rsidR="00884741">
          <w:rPr>
            <w:noProof/>
            <w:webHidden/>
          </w:rPr>
          <w:tab/>
        </w:r>
        <w:r w:rsidR="00884741">
          <w:rPr>
            <w:noProof/>
            <w:webHidden/>
          </w:rPr>
          <w:fldChar w:fldCharType="begin"/>
        </w:r>
        <w:r w:rsidR="00884741">
          <w:rPr>
            <w:noProof/>
            <w:webHidden/>
          </w:rPr>
          <w:instrText xml:space="preserve"> PAGEREF _Toc140609765 \h </w:instrText>
        </w:r>
        <w:r w:rsidR="00884741">
          <w:rPr>
            <w:noProof/>
            <w:webHidden/>
          </w:rPr>
        </w:r>
        <w:r w:rsidR="00884741">
          <w:rPr>
            <w:noProof/>
            <w:webHidden/>
          </w:rPr>
          <w:fldChar w:fldCharType="separate"/>
        </w:r>
        <w:r w:rsidR="00B04E3E">
          <w:rPr>
            <w:noProof/>
            <w:webHidden/>
          </w:rPr>
          <w:t>6</w:t>
        </w:r>
        <w:r w:rsidR="00884741">
          <w:rPr>
            <w:noProof/>
            <w:webHidden/>
          </w:rPr>
          <w:fldChar w:fldCharType="end"/>
        </w:r>
      </w:hyperlink>
    </w:p>
    <w:p w14:paraId="578B22F4" w14:textId="480889E9"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66" w:history="1">
        <w:r w:rsidR="00884741" w:rsidRPr="0060432D">
          <w:rPr>
            <w:rStyle w:val="Hipercze"/>
            <w:noProof/>
          </w:rPr>
          <w:t>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informatyki kwantowej</w:t>
        </w:r>
        <w:r w:rsidR="00884741">
          <w:rPr>
            <w:noProof/>
            <w:webHidden/>
          </w:rPr>
          <w:tab/>
        </w:r>
        <w:r w:rsidR="00884741">
          <w:rPr>
            <w:noProof/>
            <w:webHidden/>
          </w:rPr>
          <w:fldChar w:fldCharType="begin"/>
        </w:r>
        <w:r w:rsidR="00884741">
          <w:rPr>
            <w:noProof/>
            <w:webHidden/>
          </w:rPr>
          <w:instrText xml:space="preserve"> PAGEREF _Toc140609766 \h </w:instrText>
        </w:r>
        <w:r w:rsidR="00884741">
          <w:rPr>
            <w:noProof/>
            <w:webHidden/>
          </w:rPr>
        </w:r>
        <w:r w:rsidR="00884741">
          <w:rPr>
            <w:noProof/>
            <w:webHidden/>
          </w:rPr>
          <w:fldChar w:fldCharType="separate"/>
        </w:r>
        <w:r w:rsidR="00B04E3E">
          <w:rPr>
            <w:noProof/>
            <w:webHidden/>
          </w:rPr>
          <w:t>6</w:t>
        </w:r>
        <w:r w:rsidR="00884741">
          <w:rPr>
            <w:noProof/>
            <w:webHidden/>
          </w:rPr>
          <w:fldChar w:fldCharType="end"/>
        </w:r>
      </w:hyperlink>
    </w:p>
    <w:p w14:paraId="0FC8D69E" w14:textId="2878088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7" w:history="1">
        <w:r w:rsidR="00884741" w:rsidRPr="0060432D">
          <w:rPr>
            <w:rStyle w:val="Hipercze"/>
            <w:noProof/>
            <w:lang w:val="x-none"/>
          </w:rPr>
          <w:t>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ubit jako podstawowa jednostka informacji</w:t>
        </w:r>
        <w:r w:rsidR="00884741">
          <w:rPr>
            <w:noProof/>
            <w:webHidden/>
          </w:rPr>
          <w:tab/>
        </w:r>
        <w:r w:rsidR="00884741">
          <w:rPr>
            <w:noProof/>
            <w:webHidden/>
          </w:rPr>
          <w:fldChar w:fldCharType="begin"/>
        </w:r>
        <w:r w:rsidR="00884741">
          <w:rPr>
            <w:noProof/>
            <w:webHidden/>
          </w:rPr>
          <w:instrText xml:space="preserve"> PAGEREF _Toc140609767 \h </w:instrText>
        </w:r>
        <w:r w:rsidR="00884741">
          <w:rPr>
            <w:noProof/>
            <w:webHidden/>
          </w:rPr>
        </w:r>
        <w:r w:rsidR="00884741">
          <w:rPr>
            <w:noProof/>
            <w:webHidden/>
          </w:rPr>
          <w:fldChar w:fldCharType="separate"/>
        </w:r>
        <w:r w:rsidR="00B04E3E">
          <w:rPr>
            <w:noProof/>
            <w:webHidden/>
          </w:rPr>
          <w:t>6</w:t>
        </w:r>
        <w:r w:rsidR="00884741">
          <w:rPr>
            <w:noProof/>
            <w:webHidden/>
          </w:rPr>
          <w:fldChar w:fldCharType="end"/>
        </w:r>
      </w:hyperlink>
    </w:p>
    <w:p w14:paraId="26DE150F" w14:textId="50FD022C"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8" w:history="1">
        <w:r w:rsidR="00884741" w:rsidRPr="0060432D">
          <w:rPr>
            <w:rStyle w:val="Hipercze"/>
            <w:noProof/>
            <w:lang w:val="x-none"/>
          </w:rPr>
          <w:t>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luczowe zjawiska</w:t>
        </w:r>
        <w:r w:rsidR="00884741">
          <w:rPr>
            <w:noProof/>
            <w:webHidden/>
          </w:rPr>
          <w:tab/>
        </w:r>
        <w:r w:rsidR="00884741">
          <w:rPr>
            <w:noProof/>
            <w:webHidden/>
          </w:rPr>
          <w:fldChar w:fldCharType="begin"/>
        </w:r>
        <w:r w:rsidR="00884741">
          <w:rPr>
            <w:noProof/>
            <w:webHidden/>
          </w:rPr>
          <w:instrText xml:space="preserve"> PAGEREF _Toc140609768 \h </w:instrText>
        </w:r>
        <w:r w:rsidR="00884741">
          <w:rPr>
            <w:noProof/>
            <w:webHidden/>
          </w:rPr>
        </w:r>
        <w:r w:rsidR="00884741">
          <w:rPr>
            <w:noProof/>
            <w:webHidden/>
          </w:rPr>
          <w:fldChar w:fldCharType="separate"/>
        </w:r>
        <w:r w:rsidR="00B04E3E">
          <w:rPr>
            <w:noProof/>
            <w:webHidden/>
          </w:rPr>
          <w:t>12</w:t>
        </w:r>
        <w:r w:rsidR="00884741">
          <w:rPr>
            <w:noProof/>
            <w:webHidden/>
          </w:rPr>
          <w:fldChar w:fldCharType="end"/>
        </w:r>
      </w:hyperlink>
    </w:p>
    <w:p w14:paraId="30DAB9FD" w14:textId="36F4635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9" w:history="1">
        <w:r w:rsidR="00884741" w:rsidRPr="0060432D">
          <w:rPr>
            <w:rStyle w:val="Hipercze"/>
            <w:noProof/>
            <w:lang w:val="x-none"/>
          </w:rPr>
          <w:t>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konywanie działań</w:t>
        </w:r>
        <w:r w:rsidR="00884741">
          <w:rPr>
            <w:noProof/>
            <w:webHidden/>
          </w:rPr>
          <w:tab/>
        </w:r>
        <w:r w:rsidR="00884741">
          <w:rPr>
            <w:noProof/>
            <w:webHidden/>
          </w:rPr>
          <w:fldChar w:fldCharType="begin"/>
        </w:r>
        <w:r w:rsidR="00884741">
          <w:rPr>
            <w:noProof/>
            <w:webHidden/>
          </w:rPr>
          <w:instrText xml:space="preserve"> PAGEREF _Toc140609769 \h </w:instrText>
        </w:r>
        <w:r w:rsidR="00884741">
          <w:rPr>
            <w:noProof/>
            <w:webHidden/>
          </w:rPr>
        </w:r>
        <w:r w:rsidR="00884741">
          <w:rPr>
            <w:noProof/>
            <w:webHidden/>
          </w:rPr>
          <w:fldChar w:fldCharType="separate"/>
        </w:r>
        <w:r w:rsidR="00B04E3E">
          <w:rPr>
            <w:noProof/>
            <w:webHidden/>
          </w:rPr>
          <w:t>13</w:t>
        </w:r>
        <w:r w:rsidR="00884741">
          <w:rPr>
            <w:noProof/>
            <w:webHidden/>
          </w:rPr>
          <w:fldChar w:fldCharType="end"/>
        </w:r>
      </w:hyperlink>
    </w:p>
    <w:p w14:paraId="521DFB12" w14:textId="4F1B73A9"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0" w:history="1">
        <w:r w:rsidR="00884741" w:rsidRPr="0060432D">
          <w:rPr>
            <w:rStyle w:val="Hipercze"/>
            <w:noProof/>
          </w:rPr>
          <w:t>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problemu marszrutyzacji</w:t>
        </w:r>
        <w:r w:rsidR="00884741">
          <w:rPr>
            <w:noProof/>
            <w:webHidden/>
          </w:rPr>
          <w:tab/>
        </w:r>
        <w:r w:rsidR="00884741">
          <w:rPr>
            <w:noProof/>
            <w:webHidden/>
          </w:rPr>
          <w:fldChar w:fldCharType="begin"/>
        </w:r>
        <w:r w:rsidR="00884741">
          <w:rPr>
            <w:noProof/>
            <w:webHidden/>
          </w:rPr>
          <w:instrText xml:space="preserve"> PAGEREF _Toc140609770 \h </w:instrText>
        </w:r>
        <w:r w:rsidR="00884741">
          <w:rPr>
            <w:noProof/>
            <w:webHidden/>
          </w:rPr>
        </w:r>
        <w:r w:rsidR="00884741">
          <w:rPr>
            <w:noProof/>
            <w:webHidden/>
          </w:rPr>
          <w:fldChar w:fldCharType="separate"/>
        </w:r>
        <w:r w:rsidR="00B04E3E">
          <w:rPr>
            <w:noProof/>
            <w:webHidden/>
          </w:rPr>
          <w:t>17</w:t>
        </w:r>
        <w:r w:rsidR="00884741">
          <w:rPr>
            <w:noProof/>
            <w:webHidden/>
          </w:rPr>
          <w:fldChar w:fldCharType="end"/>
        </w:r>
      </w:hyperlink>
    </w:p>
    <w:p w14:paraId="6335CB69" w14:textId="52835789"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1" w:history="1">
        <w:r w:rsidR="00884741" w:rsidRPr="0060432D">
          <w:rPr>
            <w:rStyle w:val="Hipercze"/>
            <w:noProof/>
            <w:lang w:val="x-none"/>
          </w:rPr>
          <w:t>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ogólna problemu VRP</w:t>
        </w:r>
        <w:r w:rsidR="00884741">
          <w:rPr>
            <w:noProof/>
            <w:webHidden/>
          </w:rPr>
          <w:tab/>
        </w:r>
        <w:r w:rsidR="00884741">
          <w:rPr>
            <w:noProof/>
            <w:webHidden/>
          </w:rPr>
          <w:fldChar w:fldCharType="begin"/>
        </w:r>
        <w:r w:rsidR="00884741">
          <w:rPr>
            <w:noProof/>
            <w:webHidden/>
          </w:rPr>
          <w:instrText xml:space="preserve"> PAGEREF _Toc140609771 \h </w:instrText>
        </w:r>
        <w:r w:rsidR="00884741">
          <w:rPr>
            <w:noProof/>
            <w:webHidden/>
          </w:rPr>
        </w:r>
        <w:r w:rsidR="00884741">
          <w:rPr>
            <w:noProof/>
            <w:webHidden/>
          </w:rPr>
          <w:fldChar w:fldCharType="separate"/>
        </w:r>
        <w:r w:rsidR="00B04E3E">
          <w:rPr>
            <w:noProof/>
            <w:webHidden/>
          </w:rPr>
          <w:t>17</w:t>
        </w:r>
        <w:r w:rsidR="00884741">
          <w:rPr>
            <w:noProof/>
            <w:webHidden/>
          </w:rPr>
          <w:fldChar w:fldCharType="end"/>
        </w:r>
      </w:hyperlink>
    </w:p>
    <w:p w14:paraId="21C96E3D" w14:textId="12CE4C50"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2" w:history="1">
        <w:r w:rsidR="00884741" w:rsidRPr="0060432D">
          <w:rPr>
            <w:rStyle w:val="Hipercze"/>
            <w:noProof/>
            <w:lang w:val="x-none"/>
          </w:rPr>
          <w:t>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matematyczna problemu VRP</w:t>
        </w:r>
        <w:r w:rsidR="00884741">
          <w:rPr>
            <w:noProof/>
            <w:webHidden/>
          </w:rPr>
          <w:tab/>
        </w:r>
        <w:r w:rsidR="00884741">
          <w:rPr>
            <w:noProof/>
            <w:webHidden/>
          </w:rPr>
          <w:fldChar w:fldCharType="begin"/>
        </w:r>
        <w:r w:rsidR="00884741">
          <w:rPr>
            <w:noProof/>
            <w:webHidden/>
          </w:rPr>
          <w:instrText xml:space="preserve"> PAGEREF _Toc140609772 \h </w:instrText>
        </w:r>
        <w:r w:rsidR="00884741">
          <w:rPr>
            <w:noProof/>
            <w:webHidden/>
          </w:rPr>
        </w:r>
        <w:r w:rsidR="00884741">
          <w:rPr>
            <w:noProof/>
            <w:webHidden/>
          </w:rPr>
          <w:fldChar w:fldCharType="separate"/>
        </w:r>
        <w:r w:rsidR="00B04E3E">
          <w:rPr>
            <w:noProof/>
            <w:webHidden/>
          </w:rPr>
          <w:t>20</w:t>
        </w:r>
        <w:r w:rsidR="00884741">
          <w:rPr>
            <w:noProof/>
            <w:webHidden/>
          </w:rPr>
          <w:fldChar w:fldCharType="end"/>
        </w:r>
      </w:hyperlink>
    </w:p>
    <w:p w14:paraId="4796CDA3" w14:textId="66B334BF"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3" w:history="1">
        <w:r w:rsidR="00884741" w:rsidRPr="0060432D">
          <w:rPr>
            <w:rStyle w:val="Hipercze"/>
            <w:noProof/>
          </w:rPr>
          <w:t>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Stan badań i aspekt komercyjny</w:t>
        </w:r>
        <w:r w:rsidR="00884741">
          <w:rPr>
            <w:noProof/>
            <w:webHidden/>
          </w:rPr>
          <w:tab/>
        </w:r>
        <w:r w:rsidR="00884741">
          <w:rPr>
            <w:noProof/>
            <w:webHidden/>
          </w:rPr>
          <w:fldChar w:fldCharType="begin"/>
        </w:r>
        <w:r w:rsidR="00884741">
          <w:rPr>
            <w:noProof/>
            <w:webHidden/>
          </w:rPr>
          <w:instrText xml:space="preserve"> PAGEREF _Toc140609773 \h </w:instrText>
        </w:r>
        <w:r w:rsidR="00884741">
          <w:rPr>
            <w:noProof/>
            <w:webHidden/>
          </w:rPr>
        </w:r>
        <w:r w:rsidR="00884741">
          <w:rPr>
            <w:noProof/>
            <w:webHidden/>
          </w:rPr>
          <w:fldChar w:fldCharType="separate"/>
        </w:r>
        <w:r w:rsidR="00B04E3E">
          <w:rPr>
            <w:noProof/>
            <w:webHidden/>
          </w:rPr>
          <w:t>25</w:t>
        </w:r>
        <w:r w:rsidR="00884741">
          <w:rPr>
            <w:noProof/>
            <w:webHidden/>
          </w:rPr>
          <w:fldChar w:fldCharType="end"/>
        </w:r>
      </w:hyperlink>
    </w:p>
    <w:p w14:paraId="7F5BB7E2" w14:textId="60592787"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74" w:history="1">
        <w:r w:rsidR="00884741" w:rsidRPr="0060432D">
          <w:rPr>
            <w:rStyle w:val="Hipercze"/>
            <w:caps/>
            <w:noProof/>
          </w:rPr>
          <w:t>Rozdział 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Algorytm QAOA</w:t>
        </w:r>
        <w:r w:rsidR="00884741">
          <w:rPr>
            <w:noProof/>
            <w:webHidden/>
          </w:rPr>
          <w:tab/>
        </w:r>
        <w:r w:rsidR="00884741">
          <w:rPr>
            <w:noProof/>
            <w:webHidden/>
          </w:rPr>
          <w:fldChar w:fldCharType="begin"/>
        </w:r>
        <w:r w:rsidR="00884741">
          <w:rPr>
            <w:noProof/>
            <w:webHidden/>
          </w:rPr>
          <w:instrText xml:space="preserve"> PAGEREF _Toc140609774 \h </w:instrText>
        </w:r>
        <w:r w:rsidR="00884741">
          <w:rPr>
            <w:noProof/>
            <w:webHidden/>
          </w:rPr>
        </w:r>
        <w:r w:rsidR="00884741">
          <w:rPr>
            <w:noProof/>
            <w:webHidden/>
          </w:rPr>
          <w:fldChar w:fldCharType="separate"/>
        </w:r>
        <w:r w:rsidR="00B04E3E">
          <w:rPr>
            <w:noProof/>
            <w:webHidden/>
          </w:rPr>
          <w:t>32</w:t>
        </w:r>
        <w:r w:rsidR="00884741">
          <w:rPr>
            <w:noProof/>
            <w:webHidden/>
          </w:rPr>
          <w:fldChar w:fldCharType="end"/>
        </w:r>
      </w:hyperlink>
    </w:p>
    <w:p w14:paraId="7CAA58DA" w14:textId="75311681"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5" w:history="1">
        <w:r w:rsidR="00884741" w:rsidRPr="0060432D">
          <w:rPr>
            <w:rStyle w:val="Hipercze"/>
            <w:noProof/>
          </w:rPr>
          <w:t>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sady działania algorytmu QAOA</w:t>
        </w:r>
        <w:r w:rsidR="00884741">
          <w:rPr>
            <w:noProof/>
            <w:webHidden/>
          </w:rPr>
          <w:tab/>
        </w:r>
        <w:r w:rsidR="00884741">
          <w:rPr>
            <w:noProof/>
            <w:webHidden/>
          </w:rPr>
          <w:fldChar w:fldCharType="begin"/>
        </w:r>
        <w:r w:rsidR="00884741">
          <w:rPr>
            <w:noProof/>
            <w:webHidden/>
          </w:rPr>
          <w:instrText xml:space="preserve"> PAGEREF _Toc140609775 \h </w:instrText>
        </w:r>
        <w:r w:rsidR="00884741">
          <w:rPr>
            <w:noProof/>
            <w:webHidden/>
          </w:rPr>
        </w:r>
        <w:r w:rsidR="00884741">
          <w:rPr>
            <w:noProof/>
            <w:webHidden/>
          </w:rPr>
          <w:fldChar w:fldCharType="separate"/>
        </w:r>
        <w:r w:rsidR="00B04E3E">
          <w:rPr>
            <w:noProof/>
            <w:webHidden/>
          </w:rPr>
          <w:t>32</w:t>
        </w:r>
        <w:r w:rsidR="00884741">
          <w:rPr>
            <w:noProof/>
            <w:webHidden/>
          </w:rPr>
          <w:fldChar w:fldCharType="end"/>
        </w:r>
      </w:hyperlink>
    </w:p>
    <w:p w14:paraId="2E1F97DC" w14:textId="6CCD0993"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6" w:history="1">
        <w:r w:rsidR="00884741" w:rsidRPr="0060432D">
          <w:rPr>
            <w:rStyle w:val="Hipercze"/>
            <w:noProof/>
            <w:lang w:val="x-none"/>
          </w:rPr>
          <w:t>I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QAOA jako algorytm wariancyjny</w:t>
        </w:r>
        <w:r w:rsidR="00884741">
          <w:rPr>
            <w:noProof/>
            <w:webHidden/>
          </w:rPr>
          <w:tab/>
        </w:r>
        <w:r w:rsidR="00884741">
          <w:rPr>
            <w:noProof/>
            <w:webHidden/>
          </w:rPr>
          <w:fldChar w:fldCharType="begin"/>
        </w:r>
        <w:r w:rsidR="00884741">
          <w:rPr>
            <w:noProof/>
            <w:webHidden/>
          </w:rPr>
          <w:instrText xml:space="preserve"> PAGEREF _Toc140609776 \h </w:instrText>
        </w:r>
        <w:r w:rsidR="00884741">
          <w:rPr>
            <w:noProof/>
            <w:webHidden/>
          </w:rPr>
        </w:r>
        <w:r w:rsidR="00884741">
          <w:rPr>
            <w:noProof/>
            <w:webHidden/>
          </w:rPr>
          <w:fldChar w:fldCharType="separate"/>
        </w:r>
        <w:r w:rsidR="00B04E3E">
          <w:rPr>
            <w:noProof/>
            <w:webHidden/>
          </w:rPr>
          <w:t>32</w:t>
        </w:r>
        <w:r w:rsidR="00884741">
          <w:rPr>
            <w:noProof/>
            <w:webHidden/>
          </w:rPr>
          <w:fldChar w:fldCharType="end"/>
        </w:r>
      </w:hyperlink>
    </w:p>
    <w:p w14:paraId="0D11A5B9" w14:textId="2DC22578"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7" w:history="1">
        <w:r w:rsidR="00884741" w:rsidRPr="0060432D">
          <w:rPr>
            <w:rStyle w:val="Hipercze"/>
            <w:noProof/>
            <w:lang w:val="x-none"/>
          </w:rPr>
          <w:t>I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łożenia algorytmu QAOA</w:t>
        </w:r>
        <w:r w:rsidR="00884741">
          <w:rPr>
            <w:noProof/>
            <w:webHidden/>
          </w:rPr>
          <w:tab/>
        </w:r>
        <w:r w:rsidR="00884741">
          <w:rPr>
            <w:noProof/>
            <w:webHidden/>
          </w:rPr>
          <w:fldChar w:fldCharType="begin"/>
        </w:r>
        <w:r w:rsidR="00884741">
          <w:rPr>
            <w:noProof/>
            <w:webHidden/>
          </w:rPr>
          <w:instrText xml:space="preserve"> PAGEREF _Toc140609777 \h </w:instrText>
        </w:r>
        <w:r w:rsidR="00884741">
          <w:rPr>
            <w:noProof/>
            <w:webHidden/>
          </w:rPr>
        </w:r>
        <w:r w:rsidR="00884741">
          <w:rPr>
            <w:noProof/>
            <w:webHidden/>
          </w:rPr>
          <w:fldChar w:fldCharType="separate"/>
        </w:r>
        <w:r w:rsidR="00B04E3E">
          <w:rPr>
            <w:noProof/>
            <w:webHidden/>
          </w:rPr>
          <w:t>33</w:t>
        </w:r>
        <w:r w:rsidR="00884741">
          <w:rPr>
            <w:noProof/>
            <w:webHidden/>
          </w:rPr>
          <w:fldChar w:fldCharType="end"/>
        </w:r>
      </w:hyperlink>
    </w:p>
    <w:p w14:paraId="790F52AA" w14:textId="66CE8092"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8" w:history="1">
        <w:r w:rsidR="00884741" w:rsidRPr="0060432D">
          <w:rPr>
            <w:rStyle w:val="Hipercze"/>
            <w:noProof/>
            <w:lang w:val="x-none"/>
          </w:rPr>
          <w:t>I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Część kwantowa algorytmu QAOA</w:t>
        </w:r>
        <w:r w:rsidR="00884741">
          <w:rPr>
            <w:noProof/>
            <w:webHidden/>
          </w:rPr>
          <w:tab/>
        </w:r>
        <w:r w:rsidR="00884741">
          <w:rPr>
            <w:noProof/>
            <w:webHidden/>
          </w:rPr>
          <w:fldChar w:fldCharType="begin"/>
        </w:r>
        <w:r w:rsidR="00884741">
          <w:rPr>
            <w:noProof/>
            <w:webHidden/>
          </w:rPr>
          <w:instrText xml:space="preserve"> PAGEREF _Toc140609778 \h </w:instrText>
        </w:r>
        <w:r w:rsidR="00884741">
          <w:rPr>
            <w:noProof/>
            <w:webHidden/>
          </w:rPr>
        </w:r>
        <w:r w:rsidR="00884741">
          <w:rPr>
            <w:noProof/>
            <w:webHidden/>
          </w:rPr>
          <w:fldChar w:fldCharType="separate"/>
        </w:r>
        <w:r w:rsidR="00B04E3E">
          <w:rPr>
            <w:noProof/>
            <w:webHidden/>
          </w:rPr>
          <w:t>35</w:t>
        </w:r>
        <w:r w:rsidR="00884741">
          <w:rPr>
            <w:noProof/>
            <w:webHidden/>
          </w:rPr>
          <w:fldChar w:fldCharType="end"/>
        </w:r>
      </w:hyperlink>
    </w:p>
    <w:p w14:paraId="5BE34741" w14:textId="4FADC5FF"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9" w:history="1">
        <w:r w:rsidR="00884741" w:rsidRPr="0060432D">
          <w:rPr>
            <w:rStyle w:val="Hipercze"/>
            <w:noProof/>
          </w:rPr>
          <w:t>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Rozwinięcie algorytmu QAOA</w:t>
        </w:r>
        <w:r w:rsidR="00884741">
          <w:rPr>
            <w:noProof/>
            <w:webHidden/>
          </w:rPr>
          <w:tab/>
        </w:r>
        <w:r w:rsidR="00884741">
          <w:rPr>
            <w:noProof/>
            <w:webHidden/>
          </w:rPr>
          <w:fldChar w:fldCharType="begin"/>
        </w:r>
        <w:r w:rsidR="00884741">
          <w:rPr>
            <w:noProof/>
            <w:webHidden/>
          </w:rPr>
          <w:instrText xml:space="preserve"> PAGEREF _Toc140609779 \h </w:instrText>
        </w:r>
        <w:r w:rsidR="00884741">
          <w:rPr>
            <w:noProof/>
            <w:webHidden/>
          </w:rPr>
        </w:r>
        <w:r w:rsidR="00884741">
          <w:rPr>
            <w:noProof/>
            <w:webHidden/>
          </w:rPr>
          <w:fldChar w:fldCharType="separate"/>
        </w:r>
        <w:r w:rsidR="00B04E3E">
          <w:rPr>
            <w:noProof/>
            <w:webHidden/>
          </w:rPr>
          <w:t>40</w:t>
        </w:r>
        <w:r w:rsidR="00884741">
          <w:rPr>
            <w:noProof/>
            <w:webHidden/>
          </w:rPr>
          <w:fldChar w:fldCharType="end"/>
        </w:r>
      </w:hyperlink>
    </w:p>
    <w:p w14:paraId="3931806D" w14:textId="69818DBC"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0" w:history="1">
        <w:r w:rsidR="00884741" w:rsidRPr="0060432D">
          <w:rPr>
            <w:rStyle w:val="Hipercze"/>
            <w:noProof/>
            <w:lang w:val="x-none"/>
          </w:rPr>
          <w:t>I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łożoność obliczeniowa i ograniczenia QAOA</w:t>
        </w:r>
        <w:r w:rsidR="00884741">
          <w:rPr>
            <w:noProof/>
            <w:webHidden/>
          </w:rPr>
          <w:tab/>
        </w:r>
        <w:r w:rsidR="00884741">
          <w:rPr>
            <w:noProof/>
            <w:webHidden/>
          </w:rPr>
          <w:fldChar w:fldCharType="begin"/>
        </w:r>
        <w:r w:rsidR="00884741">
          <w:rPr>
            <w:noProof/>
            <w:webHidden/>
          </w:rPr>
          <w:instrText xml:space="preserve"> PAGEREF _Toc140609780 \h </w:instrText>
        </w:r>
        <w:r w:rsidR="00884741">
          <w:rPr>
            <w:noProof/>
            <w:webHidden/>
          </w:rPr>
        </w:r>
        <w:r w:rsidR="00884741">
          <w:rPr>
            <w:noProof/>
            <w:webHidden/>
          </w:rPr>
          <w:fldChar w:fldCharType="separate"/>
        </w:r>
        <w:r w:rsidR="00B04E3E">
          <w:rPr>
            <w:noProof/>
            <w:webHidden/>
          </w:rPr>
          <w:t>40</w:t>
        </w:r>
        <w:r w:rsidR="00884741">
          <w:rPr>
            <w:noProof/>
            <w:webHidden/>
          </w:rPr>
          <w:fldChar w:fldCharType="end"/>
        </w:r>
      </w:hyperlink>
    </w:p>
    <w:p w14:paraId="3B189A15" w14:textId="42D2A3AA"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1" w:history="1">
        <w:r w:rsidR="00884741" w:rsidRPr="0060432D">
          <w:rPr>
            <w:rStyle w:val="Hipercze"/>
            <w:noProof/>
            <w:lang w:val="x-none"/>
          </w:rPr>
          <w:t>I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arm-starting QAOA</w:t>
        </w:r>
        <w:r w:rsidR="00884741">
          <w:rPr>
            <w:noProof/>
            <w:webHidden/>
          </w:rPr>
          <w:tab/>
        </w:r>
        <w:r w:rsidR="00884741">
          <w:rPr>
            <w:noProof/>
            <w:webHidden/>
          </w:rPr>
          <w:fldChar w:fldCharType="begin"/>
        </w:r>
        <w:r w:rsidR="00884741">
          <w:rPr>
            <w:noProof/>
            <w:webHidden/>
          </w:rPr>
          <w:instrText xml:space="preserve"> PAGEREF _Toc140609781 \h </w:instrText>
        </w:r>
        <w:r w:rsidR="00884741">
          <w:rPr>
            <w:noProof/>
            <w:webHidden/>
          </w:rPr>
        </w:r>
        <w:r w:rsidR="00884741">
          <w:rPr>
            <w:noProof/>
            <w:webHidden/>
          </w:rPr>
          <w:fldChar w:fldCharType="separate"/>
        </w:r>
        <w:r w:rsidR="00B04E3E">
          <w:rPr>
            <w:noProof/>
            <w:webHidden/>
          </w:rPr>
          <w:t>43</w:t>
        </w:r>
        <w:r w:rsidR="00884741">
          <w:rPr>
            <w:noProof/>
            <w:webHidden/>
          </w:rPr>
          <w:fldChar w:fldCharType="end"/>
        </w:r>
      </w:hyperlink>
    </w:p>
    <w:p w14:paraId="39DBF238" w14:textId="411D6A1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2" w:history="1">
        <w:r w:rsidR="00884741" w:rsidRPr="0060432D">
          <w:rPr>
            <w:rStyle w:val="Hipercze"/>
            <w:noProof/>
            <w:lang w:val="x-none"/>
          </w:rPr>
          <w:t>II.2.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Hiperoptymalizacja Bayesowska</w:t>
        </w:r>
        <w:r w:rsidR="00884741">
          <w:rPr>
            <w:noProof/>
            <w:webHidden/>
          </w:rPr>
          <w:tab/>
        </w:r>
        <w:r w:rsidR="00884741">
          <w:rPr>
            <w:noProof/>
            <w:webHidden/>
          </w:rPr>
          <w:fldChar w:fldCharType="begin"/>
        </w:r>
        <w:r w:rsidR="00884741">
          <w:rPr>
            <w:noProof/>
            <w:webHidden/>
          </w:rPr>
          <w:instrText xml:space="preserve"> PAGEREF _Toc140609782 \h </w:instrText>
        </w:r>
        <w:r w:rsidR="00884741">
          <w:rPr>
            <w:noProof/>
            <w:webHidden/>
          </w:rPr>
        </w:r>
        <w:r w:rsidR="00884741">
          <w:rPr>
            <w:noProof/>
            <w:webHidden/>
          </w:rPr>
          <w:fldChar w:fldCharType="separate"/>
        </w:r>
        <w:r w:rsidR="00B04E3E">
          <w:rPr>
            <w:noProof/>
            <w:webHidden/>
          </w:rPr>
          <w:t>46</w:t>
        </w:r>
        <w:r w:rsidR="00884741">
          <w:rPr>
            <w:noProof/>
            <w:webHidden/>
          </w:rPr>
          <w:fldChar w:fldCharType="end"/>
        </w:r>
      </w:hyperlink>
    </w:p>
    <w:p w14:paraId="45E818F9" w14:textId="5E3F8CE2"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83" w:history="1">
        <w:r w:rsidR="00884741" w:rsidRPr="0060432D">
          <w:rPr>
            <w:rStyle w:val="Hipercze"/>
            <w:caps/>
            <w:noProof/>
            <w:lang w:val="en-US"/>
          </w:rPr>
          <w:t>Rozdział I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lang w:val="en-US"/>
          </w:rPr>
          <w:t>Implementacja algorytmu</w:t>
        </w:r>
        <w:r w:rsidR="00884741">
          <w:rPr>
            <w:noProof/>
            <w:webHidden/>
          </w:rPr>
          <w:tab/>
        </w:r>
        <w:r w:rsidR="00884741">
          <w:rPr>
            <w:noProof/>
            <w:webHidden/>
          </w:rPr>
          <w:fldChar w:fldCharType="begin"/>
        </w:r>
        <w:r w:rsidR="00884741">
          <w:rPr>
            <w:noProof/>
            <w:webHidden/>
          </w:rPr>
          <w:instrText xml:space="preserve"> PAGEREF _Toc140609783 \h </w:instrText>
        </w:r>
        <w:r w:rsidR="00884741">
          <w:rPr>
            <w:noProof/>
            <w:webHidden/>
          </w:rPr>
        </w:r>
        <w:r w:rsidR="00884741">
          <w:rPr>
            <w:noProof/>
            <w:webHidden/>
          </w:rPr>
          <w:fldChar w:fldCharType="separate"/>
        </w:r>
        <w:r w:rsidR="00B04E3E">
          <w:rPr>
            <w:noProof/>
            <w:webHidden/>
          </w:rPr>
          <w:t>53</w:t>
        </w:r>
        <w:r w:rsidR="00884741">
          <w:rPr>
            <w:noProof/>
            <w:webHidden/>
          </w:rPr>
          <w:fldChar w:fldCharType="end"/>
        </w:r>
      </w:hyperlink>
    </w:p>
    <w:p w14:paraId="7412DEFF" w14:textId="49BC68E7"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4" w:history="1">
        <w:r w:rsidR="00884741" w:rsidRPr="0060432D">
          <w:rPr>
            <w:rStyle w:val="Hipercze"/>
            <w:noProof/>
          </w:rPr>
          <w:t>I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rzygotowanie eksperymentu</w:t>
        </w:r>
        <w:r w:rsidR="00884741">
          <w:rPr>
            <w:noProof/>
            <w:webHidden/>
          </w:rPr>
          <w:tab/>
        </w:r>
        <w:r w:rsidR="00884741">
          <w:rPr>
            <w:noProof/>
            <w:webHidden/>
          </w:rPr>
          <w:fldChar w:fldCharType="begin"/>
        </w:r>
        <w:r w:rsidR="00884741">
          <w:rPr>
            <w:noProof/>
            <w:webHidden/>
          </w:rPr>
          <w:instrText xml:space="preserve"> PAGEREF _Toc140609784 \h </w:instrText>
        </w:r>
        <w:r w:rsidR="00884741">
          <w:rPr>
            <w:noProof/>
            <w:webHidden/>
          </w:rPr>
        </w:r>
        <w:r w:rsidR="00884741">
          <w:rPr>
            <w:noProof/>
            <w:webHidden/>
          </w:rPr>
          <w:fldChar w:fldCharType="separate"/>
        </w:r>
        <w:r w:rsidR="00B04E3E">
          <w:rPr>
            <w:noProof/>
            <w:webHidden/>
          </w:rPr>
          <w:t>53</w:t>
        </w:r>
        <w:r w:rsidR="00884741">
          <w:rPr>
            <w:noProof/>
            <w:webHidden/>
          </w:rPr>
          <w:fldChar w:fldCharType="end"/>
        </w:r>
      </w:hyperlink>
    </w:p>
    <w:p w14:paraId="1301D4FA" w14:textId="1C57AC32"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5" w:history="1">
        <w:r w:rsidR="00884741" w:rsidRPr="0060432D">
          <w:rPr>
            <w:rStyle w:val="Hipercze"/>
            <w:noProof/>
            <w:lang w:val="x-none"/>
          </w:rPr>
          <w:t>III.1.1</w:t>
        </w:r>
        <w:r w:rsidR="00884741">
          <w:rPr>
            <w:rFonts w:asciiTheme="minorHAnsi" w:eastAsiaTheme="minorEastAsia" w:hAnsiTheme="minorHAnsi" w:cstheme="minorBidi"/>
            <w:noProof/>
            <w:kern w:val="2"/>
            <w:sz w:val="22"/>
            <w:szCs w:val="22"/>
            <w14:ligatures w14:val="standardContextual"/>
          </w:rPr>
          <w:t xml:space="preserve"> </w:t>
        </w:r>
        <w:r w:rsidR="00884741" w:rsidRPr="0060432D">
          <w:rPr>
            <w:rStyle w:val="Hipercze"/>
            <w:noProof/>
          </w:rPr>
          <w:t>Infrastruktura, oprogramowanie i algorytmy</w:t>
        </w:r>
        <w:r w:rsidR="00884741">
          <w:rPr>
            <w:noProof/>
            <w:webHidden/>
          </w:rPr>
          <w:tab/>
        </w:r>
        <w:r w:rsidR="00884741">
          <w:rPr>
            <w:noProof/>
            <w:webHidden/>
          </w:rPr>
          <w:fldChar w:fldCharType="begin"/>
        </w:r>
        <w:r w:rsidR="00884741">
          <w:rPr>
            <w:noProof/>
            <w:webHidden/>
          </w:rPr>
          <w:instrText xml:space="preserve"> PAGEREF _Toc140609785 \h </w:instrText>
        </w:r>
        <w:r w:rsidR="00884741">
          <w:rPr>
            <w:noProof/>
            <w:webHidden/>
          </w:rPr>
        </w:r>
        <w:r w:rsidR="00884741">
          <w:rPr>
            <w:noProof/>
            <w:webHidden/>
          </w:rPr>
          <w:fldChar w:fldCharType="separate"/>
        </w:r>
        <w:r w:rsidR="00B04E3E">
          <w:rPr>
            <w:noProof/>
            <w:webHidden/>
          </w:rPr>
          <w:t>53</w:t>
        </w:r>
        <w:r w:rsidR="00884741">
          <w:rPr>
            <w:noProof/>
            <w:webHidden/>
          </w:rPr>
          <w:fldChar w:fldCharType="end"/>
        </w:r>
      </w:hyperlink>
    </w:p>
    <w:p w14:paraId="48542382" w14:textId="4098D27B"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6" w:history="1">
        <w:r w:rsidR="00884741" w:rsidRPr="0060432D">
          <w:rPr>
            <w:rStyle w:val="Hipercze"/>
            <w:noProof/>
            <w:lang w:val="x-none"/>
          </w:rPr>
          <w:t>III.1.2</w:t>
        </w:r>
        <w:r w:rsidR="00884741">
          <w:rPr>
            <w:rStyle w:val="Hipercze"/>
            <w:noProof/>
          </w:rPr>
          <w:t xml:space="preserve"> </w:t>
        </w:r>
        <w:r w:rsidR="00884741" w:rsidRPr="0060432D">
          <w:rPr>
            <w:rStyle w:val="Hipercze"/>
            <w:noProof/>
          </w:rPr>
          <w:t>Dane i sformułowanie problemu</w:t>
        </w:r>
        <w:r w:rsidR="00884741">
          <w:rPr>
            <w:noProof/>
            <w:webHidden/>
          </w:rPr>
          <w:tab/>
        </w:r>
        <w:r w:rsidR="00884741">
          <w:rPr>
            <w:noProof/>
            <w:webHidden/>
          </w:rPr>
          <w:fldChar w:fldCharType="begin"/>
        </w:r>
        <w:r w:rsidR="00884741">
          <w:rPr>
            <w:noProof/>
            <w:webHidden/>
          </w:rPr>
          <w:instrText xml:space="preserve"> PAGEREF _Toc140609786 \h </w:instrText>
        </w:r>
        <w:r w:rsidR="00884741">
          <w:rPr>
            <w:noProof/>
            <w:webHidden/>
          </w:rPr>
        </w:r>
        <w:r w:rsidR="00884741">
          <w:rPr>
            <w:noProof/>
            <w:webHidden/>
          </w:rPr>
          <w:fldChar w:fldCharType="separate"/>
        </w:r>
        <w:r w:rsidR="00B04E3E">
          <w:rPr>
            <w:noProof/>
            <w:webHidden/>
          </w:rPr>
          <w:t>56</w:t>
        </w:r>
        <w:r w:rsidR="00884741">
          <w:rPr>
            <w:noProof/>
            <w:webHidden/>
          </w:rPr>
          <w:fldChar w:fldCharType="end"/>
        </w:r>
      </w:hyperlink>
    </w:p>
    <w:p w14:paraId="5EE2FDE7" w14:textId="546E4241"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7" w:history="1">
        <w:r w:rsidR="00884741" w:rsidRPr="0060432D">
          <w:rPr>
            <w:rStyle w:val="Hipercze"/>
            <w:noProof/>
            <w:lang w:val="x-none"/>
          </w:rPr>
          <w:t>III.1.3</w:t>
        </w:r>
        <w:r w:rsidR="00884741">
          <w:rPr>
            <w:rStyle w:val="Hipercze"/>
            <w:noProof/>
          </w:rPr>
          <w:t xml:space="preserve"> </w:t>
        </w:r>
        <w:r w:rsidR="00884741" w:rsidRPr="0060432D">
          <w:rPr>
            <w:rStyle w:val="Hipercze"/>
            <w:noProof/>
          </w:rPr>
          <w:t>Postać QUBO problemu</w:t>
        </w:r>
        <w:r w:rsidR="00884741">
          <w:rPr>
            <w:noProof/>
            <w:webHidden/>
          </w:rPr>
          <w:tab/>
        </w:r>
        <w:r w:rsidR="00884741">
          <w:rPr>
            <w:noProof/>
            <w:webHidden/>
          </w:rPr>
          <w:fldChar w:fldCharType="begin"/>
        </w:r>
        <w:r w:rsidR="00884741">
          <w:rPr>
            <w:noProof/>
            <w:webHidden/>
          </w:rPr>
          <w:instrText xml:space="preserve"> PAGEREF _Toc140609787 \h </w:instrText>
        </w:r>
        <w:r w:rsidR="00884741">
          <w:rPr>
            <w:noProof/>
            <w:webHidden/>
          </w:rPr>
        </w:r>
        <w:r w:rsidR="00884741">
          <w:rPr>
            <w:noProof/>
            <w:webHidden/>
          </w:rPr>
          <w:fldChar w:fldCharType="separate"/>
        </w:r>
        <w:r w:rsidR="00B04E3E">
          <w:rPr>
            <w:noProof/>
            <w:webHidden/>
          </w:rPr>
          <w:t>59</w:t>
        </w:r>
        <w:r w:rsidR="00884741">
          <w:rPr>
            <w:noProof/>
            <w:webHidden/>
          </w:rPr>
          <w:fldChar w:fldCharType="end"/>
        </w:r>
      </w:hyperlink>
    </w:p>
    <w:p w14:paraId="4533724A" w14:textId="3DA3EE52"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8" w:history="1">
        <w:r w:rsidR="00884741" w:rsidRPr="0060432D">
          <w:rPr>
            <w:rStyle w:val="Hipercze"/>
            <w:noProof/>
          </w:rPr>
          <w:t>I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niki</w:t>
        </w:r>
        <w:r w:rsidR="00884741">
          <w:rPr>
            <w:noProof/>
            <w:webHidden/>
          </w:rPr>
          <w:tab/>
        </w:r>
        <w:r w:rsidR="00884741">
          <w:rPr>
            <w:noProof/>
            <w:webHidden/>
          </w:rPr>
          <w:fldChar w:fldCharType="begin"/>
        </w:r>
        <w:r w:rsidR="00884741">
          <w:rPr>
            <w:noProof/>
            <w:webHidden/>
          </w:rPr>
          <w:instrText xml:space="preserve"> PAGEREF _Toc140609788 \h </w:instrText>
        </w:r>
        <w:r w:rsidR="00884741">
          <w:rPr>
            <w:noProof/>
            <w:webHidden/>
          </w:rPr>
        </w:r>
        <w:r w:rsidR="00884741">
          <w:rPr>
            <w:noProof/>
            <w:webHidden/>
          </w:rPr>
          <w:fldChar w:fldCharType="separate"/>
        </w:r>
        <w:r w:rsidR="00B04E3E">
          <w:rPr>
            <w:noProof/>
            <w:webHidden/>
          </w:rPr>
          <w:t>60</w:t>
        </w:r>
        <w:r w:rsidR="00884741">
          <w:rPr>
            <w:noProof/>
            <w:webHidden/>
          </w:rPr>
          <w:fldChar w:fldCharType="end"/>
        </w:r>
      </w:hyperlink>
    </w:p>
    <w:p w14:paraId="61B465E2" w14:textId="2ABF7FDD"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9" w:history="1">
        <w:r w:rsidR="00884741" w:rsidRPr="0060432D">
          <w:rPr>
            <w:rStyle w:val="Hipercze"/>
            <w:noProof/>
            <w:lang w:val="x-none"/>
          </w:rPr>
          <w:t>III.2.1</w:t>
        </w:r>
        <w:r w:rsidR="00884741">
          <w:rPr>
            <w:rStyle w:val="Hipercze"/>
            <w:noProof/>
          </w:rPr>
          <w:t xml:space="preserve"> </w:t>
        </w:r>
        <w:r w:rsidR="00884741" w:rsidRPr="0060432D">
          <w:rPr>
            <w:rStyle w:val="Hipercze"/>
            <w:noProof/>
          </w:rPr>
          <w:t>Obliczenia klasyczne – hiperoptymalizacja</w:t>
        </w:r>
        <w:r w:rsidR="00884741">
          <w:rPr>
            <w:noProof/>
            <w:webHidden/>
          </w:rPr>
          <w:tab/>
        </w:r>
        <w:r w:rsidR="00884741">
          <w:rPr>
            <w:noProof/>
            <w:webHidden/>
          </w:rPr>
          <w:fldChar w:fldCharType="begin"/>
        </w:r>
        <w:r w:rsidR="00884741">
          <w:rPr>
            <w:noProof/>
            <w:webHidden/>
          </w:rPr>
          <w:instrText xml:space="preserve"> PAGEREF _Toc140609789 \h </w:instrText>
        </w:r>
        <w:r w:rsidR="00884741">
          <w:rPr>
            <w:noProof/>
            <w:webHidden/>
          </w:rPr>
        </w:r>
        <w:r w:rsidR="00884741">
          <w:rPr>
            <w:noProof/>
            <w:webHidden/>
          </w:rPr>
          <w:fldChar w:fldCharType="separate"/>
        </w:r>
        <w:r w:rsidR="00B04E3E">
          <w:rPr>
            <w:noProof/>
            <w:webHidden/>
          </w:rPr>
          <w:t>60</w:t>
        </w:r>
        <w:r w:rsidR="00884741">
          <w:rPr>
            <w:noProof/>
            <w:webHidden/>
          </w:rPr>
          <w:fldChar w:fldCharType="end"/>
        </w:r>
      </w:hyperlink>
    </w:p>
    <w:p w14:paraId="60B5899C" w14:textId="7CDB2D03"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0" w:history="1">
        <w:r w:rsidR="00884741" w:rsidRPr="0060432D">
          <w:rPr>
            <w:rStyle w:val="Hipercze"/>
            <w:noProof/>
            <w:lang w:val="x-none"/>
          </w:rPr>
          <w:t>III.2.2</w:t>
        </w:r>
        <w:r w:rsidR="00884741">
          <w:rPr>
            <w:rStyle w:val="Hipercze"/>
            <w:noProof/>
          </w:rPr>
          <w:t xml:space="preserve"> </w:t>
        </w:r>
        <w:r w:rsidR="00884741" w:rsidRPr="0060432D">
          <w:rPr>
            <w:rStyle w:val="Hipercze"/>
            <w:noProof/>
          </w:rPr>
          <w:t>Obliczenia klasyczne – czas obliczeń</w:t>
        </w:r>
        <w:r w:rsidR="00884741">
          <w:rPr>
            <w:noProof/>
            <w:webHidden/>
          </w:rPr>
          <w:tab/>
        </w:r>
        <w:r w:rsidR="00884741">
          <w:rPr>
            <w:noProof/>
            <w:webHidden/>
          </w:rPr>
          <w:fldChar w:fldCharType="begin"/>
        </w:r>
        <w:r w:rsidR="00884741">
          <w:rPr>
            <w:noProof/>
            <w:webHidden/>
          </w:rPr>
          <w:instrText xml:space="preserve"> PAGEREF _Toc140609790 \h </w:instrText>
        </w:r>
        <w:r w:rsidR="00884741">
          <w:rPr>
            <w:noProof/>
            <w:webHidden/>
          </w:rPr>
        </w:r>
        <w:r w:rsidR="00884741">
          <w:rPr>
            <w:noProof/>
            <w:webHidden/>
          </w:rPr>
          <w:fldChar w:fldCharType="separate"/>
        </w:r>
        <w:r w:rsidR="00B04E3E">
          <w:rPr>
            <w:noProof/>
            <w:webHidden/>
          </w:rPr>
          <w:t>63</w:t>
        </w:r>
        <w:r w:rsidR="00884741">
          <w:rPr>
            <w:noProof/>
            <w:webHidden/>
          </w:rPr>
          <w:fldChar w:fldCharType="end"/>
        </w:r>
      </w:hyperlink>
    </w:p>
    <w:p w14:paraId="2F6CFED6" w14:textId="5A507FED"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1" w:history="1">
        <w:r w:rsidR="00884741" w:rsidRPr="0060432D">
          <w:rPr>
            <w:rStyle w:val="Hipercze"/>
            <w:noProof/>
            <w:lang w:val="x-none"/>
          </w:rPr>
          <w:t>III.2.3</w:t>
        </w:r>
        <w:r w:rsidR="00884741">
          <w:rPr>
            <w:rStyle w:val="Hipercze"/>
            <w:noProof/>
          </w:rPr>
          <w:t xml:space="preserve"> </w:t>
        </w:r>
        <w:r w:rsidR="00884741" w:rsidRPr="0060432D">
          <w:rPr>
            <w:rStyle w:val="Hipercze"/>
            <w:noProof/>
          </w:rPr>
          <w:t>Obliczenia kwantowe</w:t>
        </w:r>
        <w:r w:rsidR="00884741">
          <w:rPr>
            <w:noProof/>
            <w:webHidden/>
          </w:rPr>
          <w:tab/>
        </w:r>
        <w:r w:rsidR="00884741">
          <w:rPr>
            <w:noProof/>
            <w:webHidden/>
          </w:rPr>
          <w:fldChar w:fldCharType="begin"/>
        </w:r>
        <w:r w:rsidR="00884741">
          <w:rPr>
            <w:noProof/>
            <w:webHidden/>
          </w:rPr>
          <w:instrText xml:space="preserve"> PAGEREF _Toc140609791 \h </w:instrText>
        </w:r>
        <w:r w:rsidR="00884741">
          <w:rPr>
            <w:noProof/>
            <w:webHidden/>
          </w:rPr>
        </w:r>
        <w:r w:rsidR="00884741">
          <w:rPr>
            <w:noProof/>
            <w:webHidden/>
          </w:rPr>
          <w:fldChar w:fldCharType="separate"/>
        </w:r>
        <w:r w:rsidR="00B04E3E">
          <w:rPr>
            <w:noProof/>
            <w:webHidden/>
          </w:rPr>
          <w:t>65</w:t>
        </w:r>
        <w:r w:rsidR="00884741">
          <w:rPr>
            <w:noProof/>
            <w:webHidden/>
          </w:rPr>
          <w:fldChar w:fldCharType="end"/>
        </w:r>
      </w:hyperlink>
    </w:p>
    <w:p w14:paraId="0379376E" w14:textId="40B8522C"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92" w:history="1">
        <w:r w:rsidR="00884741" w:rsidRPr="0060432D">
          <w:rPr>
            <w:rStyle w:val="Hipercze"/>
            <w:noProof/>
            <w:lang w:val="en-US"/>
          </w:rPr>
          <w:t>II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lang w:val="en-US"/>
          </w:rPr>
          <w:t>Wnioski i dalsze prace</w:t>
        </w:r>
        <w:r w:rsidR="00884741">
          <w:rPr>
            <w:noProof/>
            <w:webHidden/>
          </w:rPr>
          <w:tab/>
        </w:r>
        <w:r w:rsidR="00884741">
          <w:rPr>
            <w:noProof/>
            <w:webHidden/>
          </w:rPr>
          <w:fldChar w:fldCharType="begin"/>
        </w:r>
        <w:r w:rsidR="00884741">
          <w:rPr>
            <w:noProof/>
            <w:webHidden/>
          </w:rPr>
          <w:instrText xml:space="preserve"> PAGEREF _Toc140609792 \h </w:instrText>
        </w:r>
        <w:r w:rsidR="00884741">
          <w:rPr>
            <w:noProof/>
            <w:webHidden/>
          </w:rPr>
        </w:r>
        <w:r w:rsidR="00884741">
          <w:rPr>
            <w:noProof/>
            <w:webHidden/>
          </w:rPr>
          <w:fldChar w:fldCharType="separate"/>
        </w:r>
        <w:r w:rsidR="00B04E3E">
          <w:rPr>
            <w:noProof/>
            <w:webHidden/>
          </w:rPr>
          <w:t>70</w:t>
        </w:r>
        <w:r w:rsidR="00884741">
          <w:rPr>
            <w:noProof/>
            <w:webHidden/>
          </w:rPr>
          <w:fldChar w:fldCharType="end"/>
        </w:r>
      </w:hyperlink>
    </w:p>
    <w:p w14:paraId="5C5028B6" w14:textId="65ACB1B0"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3" w:history="1">
        <w:r w:rsidR="00884741" w:rsidRPr="0060432D">
          <w:rPr>
            <w:rStyle w:val="Hipercze"/>
            <w:noProof/>
          </w:rPr>
          <w:t>Zakończenie</w:t>
        </w:r>
        <w:r w:rsidR="00884741">
          <w:rPr>
            <w:noProof/>
            <w:webHidden/>
          </w:rPr>
          <w:tab/>
        </w:r>
        <w:r w:rsidR="00884741">
          <w:rPr>
            <w:noProof/>
            <w:webHidden/>
          </w:rPr>
          <w:fldChar w:fldCharType="begin"/>
        </w:r>
        <w:r w:rsidR="00884741">
          <w:rPr>
            <w:noProof/>
            <w:webHidden/>
          </w:rPr>
          <w:instrText xml:space="preserve"> PAGEREF _Toc140609793 \h </w:instrText>
        </w:r>
        <w:r w:rsidR="00884741">
          <w:rPr>
            <w:noProof/>
            <w:webHidden/>
          </w:rPr>
        </w:r>
        <w:r w:rsidR="00884741">
          <w:rPr>
            <w:noProof/>
            <w:webHidden/>
          </w:rPr>
          <w:fldChar w:fldCharType="separate"/>
        </w:r>
        <w:r w:rsidR="00B04E3E">
          <w:rPr>
            <w:noProof/>
            <w:webHidden/>
          </w:rPr>
          <w:t>74</w:t>
        </w:r>
        <w:r w:rsidR="00884741">
          <w:rPr>
            <w:noProof/>
            <w:webHidden/>
          </w:rPr>
          <w:fldChar w:fldCharType="end"/>
        </w:r>
      </w:hyperlink>
    </w:p>
    <w:p w14:paraId="0A36BF56" w14:textId="2E88C1EE"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4" w:history="1">
        <w:r w:rsidR="00884741" w:rsidRPr="0060432D">
          <w:rPr>
            <w:rStyle w:val="Hipercze"/>
            <w:noProof/>
          </w:rPr>
          <w:t>Bibliografia</w:t>
        </w:r>
        <w:r w:rsidR="00884741">
          <w:rPr>
            <w:noProof/>
            <w:webHidden/>
          </w:rPr>
          <w:tab/>
        </w:r>
        <w:r w:rsidR="00884741">
          <w:rPr>
            <w:noProof/>
            <w:webHidden/>
          </w:rPr>
          <w:fldChar w:fldCharType="begin"/>
        </w:r>
        <w:r w:rsidR="00884741">
          <w:rPr>
            <w:noProof/>
            <w:webHidden/>
          </w:rPr>
          <w:instrText xml:space="preserve"> PAGEREF _Toc140609794 \h </w:instrText>
        </w:r>
        <w:r w:rsidR="00884741">
          <w:rPr>
            <w:noProof/>
            <w:webHidden/>
          </w:rPr>
        </w:r>
        <w:r w:rsidR="00884741">
          <w:rPr>
            <w:noProof/>
            <w:webHidden/>
          </w:rPr>
          <w:fldChar w:fldCharType="separate"/>
        </w:r>
        <w:r w:rsidR="00B04E3E">
          <w:rPr>
            <w:noProof/>
            <w:webHidden/>
          </w:rPr>
          <w:t>77</w:t>
        </w:r>
        <w:r w:rsidR="00884741">
          <w:rPr>
            <w:noProof/>
            <w:webHidden/>
          </w:rPr>
          <w:fldChar w:fldCharType="end"/>
        </w:r>
      </w:hyperlink>
    </w:p>
    <w:p w14:paraId="71570B53" w14:textId="2C442EA2"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5" w:history="1">
        <w:r w:rsidR="00884741" w:rsidRPr="0060432D">
          <w:rPr>
            <w:rStyle w:val="Hipercze"/>
            <w:noProof/>
          </w:rPr>
          <w:t>Spis tabel</w:t>
        </w:r>
        <w:r w:rsidR="00884741">
          <w:rPr>
            <w:noProof/>
            <w:webHidden/>
          </w:rPr>
          <w:tab/>
        </w:r>
        <w:r w:rsidR="00884741">
          <w:rPr>
            <w:noProof/>
            <w:webHidden/>
          </w:rPr>
          <w:fldChar w:fldCharType="begin"/>
        </w:r>
        <w:r w:rsidR="00884741">
          <w:rPr>
            <w:noProof/>
            <w:webHidden/>
          </w:rPr>
          <w:instrText xml:space="preserve"> PAGEREF _Toc140609795 \h </w:instrText>
        </w:r>
        <w:r w:rsidR="00884741">
          <w:rPr>
            <w:noProof/>
            <w:webHidden/>
          </w:rPr>
        </w:r>
        <w:r w:rsidR="00884741">
          <w:rPr>
            <w:noProof/>
            <w:webHidden/>
          </w:rPr>
          <w:fldChar w:fldCharType="separate"/>
        </w:r>
        <w:r w:rsidR="00B04E3E">
          <w:rPr>
            <w:noProof/>
            <w:webHidden/>
          </w:rPr>
          <w:t>85</w:t>
        </w:r>
        <w:r w:rsidR="00884741">
          <w:rPr>
            <w:noProof/>
            <w:webHidden/>
          </w:rPr>
          <w:fldChar w:fldCharType="end"/>
        </w:r>
      </w:hyperlink>
    </w:p>
    <w:p w14:paraId="335A5B20" w14:textId="5F9247A2"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6" w:history="1">
        <w:r w:rsidR="00884741" w:rsidRPr="0060432D">
          <w:rPr>
            <w:rStyle w:val="Hipercze"/>
            <w:noProof/>
          </w:rPr>
          <w:t>Spis rysunków</w:t>
        </w:r>
        <w:r w:rsidR="00884741">
          <w:rPr>
            <w:noProof/>
            <w:webHidden/>
          </w:rPr>
          <w:tab/>
        </w:r>
        <w:r w:rsidR="00884741">
          <w:rPr>
            <w:noProof/>
            <w:webHidden/>
          </w:rPr>
          <w:fldChar w:fldCharType="begin"/>
        </w:r>
        <w:r w:rsidR="00884741">
          <w:rPr>
            <w:noProof/>
            <w:webHidden/>
          </w:rPr>
          <w:instrText xml:space="preserve"> PAGEREF _Toc140609796 \h </w:instrText>
        </w:r>
        <w:r w:rsidR="00884741">
          <w:rPr>
            <w:noProof/>
            <w:webHidden/>
          </w:rPr>
        </w:r>
        <w:r w:rsidR="00884741">
          <w:rPr>
            <w:noProof/>
            <w:webHidden/>
          </w:rPr>
          <w:fldChar w:fldCharType="separate"/>
        </w:r>
        <w:r w:rsidR="00B04E3E">
          <w:rPr>
            <w:noProof/>
            <w:webHidden/>
          </w:rPr>
          <w:t>85</w:t>
        </w:r>
        <w:r w:rsidR="00884741">
          <w:rPr>
            <w:noProof/>
            <w:webHidden/>
          </w:rPr>
          <w:fldChar w:fldCharType="end"/>
        </w:r>
      </w:hyperlink>
    </w:p>
    <w:p w14:paraId="2C66AABA" w14:textId="7D076731"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7" w:history="1">
        <w:r w:rsidR="00884741" w:rsidRPr="0060432D">
          <w:rPr>
            <w:rStyle w:val="Hipercze"/>
            <w:noProof/>
          </w:rPr>
          <w:t>Streszczenie</w:t>
        </w:r>
        <w:r w:rsidR="00884741">
          <w:rPr>
            <w:noProof/>
            <w:webHidden/>
          </w:rPr>
          <w:tab/>
        </w:r>
        <w:r w:rsidR="00884741">
          <w:rPr>
            <w:noProof/>
            <w:webHidden/>
          </w:rPr>
          <w:fldChar w:fldCharType="begin"/>
        </w:r>
        <w:r w:rsidR="00884741">
          <w:rPr>
            <w:noProof/>
            <w:webHidden/>
          </w:rPr>
          <w:instrText xml:space="preserve"> PAGEREF _Toc140609797 \h </w:instrText>
        </w:r>
        <w:r w:rsidR="00884741">
          <w:rPr>
            <w:noProof/>
            <w:webHidden/>
          </w:rPr>
        </w:r>
        <w:r w:rsidR="00884741">
          <w:rPr>
            <w:noProof/>
            <w:webHidden/>
          </w:rPr>
          <w:fldChar w:fldCharType="separate"/>
        </w:r>
        <w:r w:rsidR="00B04E3E">
          <w:rPr>
            <w:noProof/>
            <w:webHidden/>
          </w:rPr>
          <w:t>87</w:t>
        </w:r>
        <w:r w:rsidR="00884741">
          <w:rPr>
            <w:noProof/>
            <w:webHidden/>
          </w:rPr>
          <w:fldChar w:fldCharType="end"/>
        </w:r>
      </w:hyperlink>
    </w:p>
    <w:p w14:paraId="7F28CCFB" w14:textId="79B05BB6" w:rsidR="00F659F1" w:rsidRDefault="00F659F1" w:rsidP="00F659F1">
      <w:pPr>
        <w:pStyle w:val="Tekstpodstawowy"/>
      </w:pPr>
      <w:r>
        <w:fldChar w:fldCharType="end"/>
      </w:r>
    </w:p>
    <w:p w14:paraId="3214B65C" w14:textId="0572B330" w:rsidR="00F659F1" w:rsidRPr="00F659F1" w:rsidRDefault="00F659F1" w:rsidP="00F659F1">
      <w:pPr>
        <w:pStyle w:val="Nagwek"/>
      </w:pPr>
      <w:r>
        <w:tab/>
      </w:r>
      <w:r>
        <w:tab/>
      </w:r>
      <w:r w:rsidR="00BB6738">
        <w:br w:type="column"/>
      </w:r>
      <w:bookmarkStart w:id="0" w:name="_Toc140609764"/>
      <w:r w:rsidRPr="00F659F1">
        <w:lastRenderedPageBreak/>
        <w:t>Wstęp</w:t>
      </w:r>
      <w:bookmarkEnd w:id="0"/>
    </w:p>
    <w:p w14:paraId="5FA4C335" w14:textId="27147FA0" w:rsidR="00F659F1" w:rsidRDefault="00C74A22" w:rsidP="00F659F1">
      <w:pPr>
        <w:pStyle w:val="Tekstpodstawowy"/>
      </w:pPr>
      <w:bookmarkStart w:id="1" w:name="_Hlk140647475"/>
      <w:r>
        <w:tab/>
      </w:r>
      <w:commentRangeStart w:id="2"/>
      <w:r w:rsidRPr="00C74A22">
        <w:t xml:space="preserve">Wraz z rosnącym zapotrzebowaniem na moc obliczeniową, wzrasta potrzeba dostarczania coraz bardziej zaawansowanych maszyn zdolnych do wykonywania tych obliczeń. </w:t>
      </w:r>
      <w:r w:rsidR="00F659F1">
        <w:t xml:space="preserve">Do takich </w:t>
      </w:r>
      <w:r w:rsidR="00B55CD9">
        <w:t>urządzeń</w:t>
      </w:r>
      <w:r w:rsidR="00F659F1">
        <w:t xml:space="preserve"> zalicza się komputery</w:t>
      </w:r>
      <w:commentRangeEnd w:id="2"/>
      <w:r w:rsidR="00DF02ED">
        <w:rPr>
          <w:rStyle w:val="Odwoaniedokomentarza"/>
          <w:lang w:val="x-none" w:eastAsia="x-none"/>
        </w:rPr>
        <w:commentReference w:id="2"/>
      </w:r>
      <w:r w:rsidR="0015308E">
        <w:t>. P</w:t>
      </w:r>
      <w:r w:rsidR="00F659F1">
        <w:t xml:space="preserve">oczątkowo były one wykorzystywane między innymi w obliczeniach naukowych. Pomimo </w:t>
      </w:r>
      <w:r w:rsidR="00AF1EA3">
        <w:t>dostępu do coraz silniejszego sprzętu</w:t>
      </w:r>
      <w:r w:rsidR="00F659F1">
        <w:t>, dokonywanie pewnych obliczeń przysparzało i nadal przysparza wielu trudności</w:t>
      </w:r>
      <w:r w:rsidR="0015308E">
        <w:t xml:space="preserve"> – za przykład może posłużyć</w:t>
      </w:r>
      <w:r w:rsidR="00F659F1">
        <w:t xml:space="preserve"> rozwiązywanie problemów NP-trudnych. Szczególną uwagę należy zwrócić na </w:t>
      </w:r>
      <w:r w:rsidR="0015308E">
        <w:t>ograniczenia zgłaszane przez</w:t>
      </w:r>
      <w:r w:rsidR="00F659F1">
        <w:t xml:space="preserve"> chemików i fizyków kwantowych. </w:t>
      </w:r>
      <w:r w:rsidR="0015308E">
        <w:t xml:space="preserve">Komplikacje </w:t>
      </w:r>
      <w:r w:rsidR="00F659F1">
        <w:t>z</w:t>
      </w:r>
      <w:r w:rsidR="0015308E">
        <w:t>wiązane z</w:t>
      </w:r>
      <w:r w:rsidR="00F659F1">
        <w:t xml:space="preserve"> wykorzystaniem komputerów w obliczeniach dotyczących fizyki kwantowej zostały podniesione głośno przez Richarda Feynmana w 1981 na konferencji </w:t>
      </w:r>
      <w:r w:rsidR="00F659F1">
        <w:rPr>
          <w:i/>
          <w:iCs/>
        </w:rPr>
        <w:t>The</w:t>
      </w:r>
      <w:r w:rsidR="0015308E">
        <w:rPr>
          <w:i/>
          <w:iCs/>
        </w:rPr>
        <w:t> </w:t>
      </w:r>
      <w:r w:rsidR="00FE6498">
        <w:rPr>
          <w:i/>
          <w:iCs/>
        </w:rPr>
        <w:t>Physics</w:t>
      </w:r>
      <w:r w:rsidR="00F659F1">
        <w:rPr>
          <w:i/>
          <w:iCs/>
        </w:rPr>
        <w:t xml:space="preserve"> of Computation</w:t>
      </w:r>
      <w:r w:rsidR="00F659F1">
        <w:t xml:space="preserve">. </w:t>
      </w:r>
      <w:r w:rsidR="00B55CD9">
        <w:t>Podczas</w:t>
      </w:r>
      <w:r w:rsidR="00F659F1">
        <w:t xml:space="preserve"> swojego przemówienia </w:t>
      </w:r>
      <w:r w:rsidR="00FA7EE9">
        <w:t>poruszył</w:t>
      </w:r>
      <w:r w:rsidR="008B3499">
        <w:t xml:space="preserve"> on</w:t>
      </w:r>
      <w:r>
        <w:t> </w:t>
      </w:r>
      <w:r w:rsidR="00FA7EE9">
        <w:t xml:space="preserve">konieczność </w:t>
      </w:r>
      <w:r w:rsidR="00F659F1">
        <w:t>m.in.</w:t>
      </w:r>
      <w:r>
        <w:t> </w:t>
      </w:r>
      <w:r w:rsidR="0015308E">
        <w:t> </w:t>
      </w:r>
      <w:r w:rsidR="00F659F1">
        <w:t>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 xml:space="preserve">Chociaż </w:t>
      </w:r>
      <w:r w:rsidR="00350AC1">
        <w:t>wcześniej</w:t>
      </w:r>
      <w:r w:rsidR="00D70F58">
        <w:t xml:space="preserve"> było już kilku naukowców, którzy postulowali i proponowali utworzenie takiej maszyny</w:t>
      </w:r>
      <w:r w:rsidR="00143B50">
        <w:t xml:space="preserve"> (jednym z</w:t>
      </w:r>
      <w:r w:rsidR="00B55CD9">
        <w:t> </w:t>
      </w:r>
      <w:r w:rsidR="00143B50">
        <w:t>pionierów był Paul Benioff, który poświęcił temu zagadnieniu cały artykuł w 1979 roku</w:t>
      </w:r>
      <w:r w:rsidR="00143B50" w:rsidRPr="004E53A4">
        <w:rPr>
          <w:rStyle w:val="Odwoanieprzypisudolnego"/>
        </w:rPr>
        <w:footnoteReference w:id="2"/>
      </w:r>
      <w:r w:rsidR="00143B50">
        <w:t>)</w:t>
      </w:r>
      <w:r w:rsidR="0027117A">
        <w:t>, to</w:t>
      </w:r>
      <w:r w:rsidR="00B55CD9">
        <w:t> </w:t>
      </w:r>
      <w:r w:rsidR="0027117A">
        <w:t xml:space="preserve">dopiero </w:t>
      </w:r>
      <w:r w:rsidR="00350AC1">
        <w:t>wspomniany</w:t>
      </w:r>
      <w:r w:rsidR="00B55CD9">
        <w:t xml:space="preserve"> wykład</w:t>
      </w:r>
      <w:r w:rsidR="0027117A">
        <w:t xml:space="preserve"> spowodował wzrost zainteresowania maszynami, których działanie ma</w:t>
      </w:r>
      <w:r w:rsidR="00F9493A">
        <w:t> </w:t>
      </w:r>
      <w:r w:rsidR="0027117A">
        <w:t xml:space="preserve">opierać się na i korzystać z zjawisk </w:t>
      </w:r>
      <w:r w:rsidR="00B55CD9">
        <w:t xml:space="preserve">zachodzących </w:t>
      </w:r>
      <w:r w:rsidR="0027117A">
        <w:t>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2575F01E" w:rsidR="00B532D7" w:rsidRPr="00731733" w:rsidRDefault="00B532D7" w:rsidP="00F659F1">
      <w:pPr>
        <w:pStyle w:val="Tekstpodstawowy"/>
      </w:pPr>
      <w:r>
        <w:tab/>
        <w:t>Obecne lub niedalekie zastosowania komputerów kwantowych obejmują m.in.</w:t>
      </w:r>
      <w:r w:rsidR="002B231E">
        <w:t> </w:t>
      </w:r>
      <w:r>
        <w:t xml:space="preserve">kryptografię, uczenie maszynowe i optymalizację, symulacje w obszarze fizyki i chemii. Należy jednak zwrócić uwagę, że </w:t>
      </w:r>
      <w:r w:rsidR="00B55CD9">
        <w:t xml:space="preserve">aktualnie </w:t>
      </w:r>
      <w:r>
        <w:t>są to przede wszystkim obszary badań, a</w:t>
      </w:r>
      <w:r w:rsidR="002B231E">
        <w:t> </w:t>
      </w:r>
      <w:r>
        <w:t xml:space="preserve">nie praktycznych zastosowań – do </w:t>
      </w:r>
      <w:r w:rsidR="0015308E">
        <w:t>nich</w:t>
      </w:r>
      <w:r>
        <w:t xml:space="preserve">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38AE1153"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xml:space="preserve">, uwzględniając wczesne stadium rozwoju </w:t>
      </w:r>
      <w:r w:rsidR="00FF5A0B">
        <w:t xml:space="preserve">tej </w:t>
      </w:r>
      <w:r w:rsidR="009B2A0C">
        <w:t>technologii</w:t>
      </w:r>
      <w:r w:rsidR="002D5593">
        <w:t>.</w:t>
      </w:r>
      <w:r>
        <w:t xml:space="preserve"> Jako przykład zastosowania komputerów kwantowych zostanie </w:t>
      </w:r>
      <w:r w:rsidR="00C051BA">
        <w:t>przedstawion</w:t>
      </w:r>
      <w:r w:rsidR="00350AC1">
        <w:t>e</w:t>
      </w:r>
      <w:r>
        <w:t xml:space="preserve"> </w:t>
      </w:r>
      <w:r w:rsidR="00350AC1">
        <w:t xml:space="preserve">zadanie </w:t>
      </w:r>
      <w:r w:rsidR="00B532D7">
        <w:t>optymalizacyjn</w:t>
      </w:r>
      <w:r w:rsidR="00350AC1">
        <w:t>e</w:t>
      </w:r>
      <w:r w:rsidR="00B55CD9">
        <w:t xml:space="preserve"> </w:t>
      </w:r>
      <w:r w:rsidR="00B532D7">
        <w:t>zwan</w:t>
      </w:r>
      <w:r w:rsidR="00350AC1">
        <w:t>e</w:t>
      </w:r>
      <w:r>
        <w:t xml:space="preserve"> </w:t>
      </w:r>
      <w:r w:rsidR="00B532D7">
        <w:t>problemem</w:t>
      </w:r>
      <w:r>
        <w:t xml:space="preserve"> marszrutyzacji,</w:t>
      </w:r>
      <w:r w:rsidR="00EC564B">
        <w:t xml:space="preserve"> </w:t>
      </w:r>
      <w:r w:rsidR="00FA7EE9">
        <w:t xml:space="preserve">ponieważ </w:t>
      </w:r>
      <w:r w:rsidR="00FF5A0B">
        <w:t xml:space="preserve">jest ono </w:t>
      </w:r>
      <w:r w:rsidR="00EC564B">
        <w:t>często wykorzystywan</w:t>
      </w:r>
      <w:r w:rsidR="00B55CD9">
        <w:t>e</w:t>
      </w:r>
      <w:r w:rsidR="00EC564B">
        <w:t xml:space="preserve"> do</w:t>
      </w:r>
      <w:r w:rsidR="002B231E">
        <w:t> </w:t>
      </w:r>
      <w:r w:rsidR="00EC564B">
        <w:t>sprawdzania możliwości algorytmów optymalizacyjnych</w:t>
      </w:r>
      <w:r w:rsidR="00FF5A0B">
        <w:t xml:space="preserve"> ze względu na wyzwanie jakie stanowi</w:t>
      </w:r>
      <w:r w:rsidR="00EC564B">
        <w:t>.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448303B5" w:rsidR="00F659F1" w:rsidRPr="00B532D7" w:rsidRDefault="00C66EF3" w:rsidP="00F659F1">
      <w:pPr>
        <w:pStyle w:val="Tekstpodstawowy"/>
      </w:pPr>
      <w:r>
        <w:tab/>
      </w:r>
      <w:r w:rsidR="00F659F1">
        <w:t xml:space="preserve">Struktura </w:t>
      </w:r>
      <w:r w:rsidR="0015308E">
        <w:t>niniejszej</w:t>
      </w:r>
      <w:r w:rsidR="00F659F1">
        <w:t xml:space="preserve"> pracy umożliwi czytelnikowi zapoznanie </w:t>
      </w:r>
      <w:r w:rsidR="0015308E">
        <w:t xml:space="preserve">w </w:t>
      </w:r>
      <w:r w:rsidR="00F659F1">
        <w:t>się</w:t>
      </w:r>
      <w:r w:rsidR="0015308E">
        <w:t xml:space="preserve"> w I rozdziale</w:t>
      </w:r>
      <w:r w:rsidR="00F659F1">
        <w:t xml:space="preserve"> </w:t>
      </w:r>
      <w:r w:rsidR="0015308E">
        <w:t>z </w:t>
      </w:r>
      <w:r w:rsidR="00F659F1">
        <w:t xml:space="preserve">podstawowymi pojęciami </w:t>
      </w:r>
      <w:r w:rsidR="00C051BA">
        <w:t>związanymi z</w:t>
      </w:r>
      <w:r w:rsidR="009B2A0C">
        <w:t> </w:t>
      </w:r>
      <w:r w:rsidR="00C051BA">
        <w:t>informatyką kwantową i problemem marszrutyzacj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w:t>
      </w:r>
      <w:r w:rsidR="00A655B0">
        <w:t> </w:t>
      </w:r>
      <w:r>
        <w:t>rozwój tej technologii.</w:t>
      </w:r>
      <w:r w:rsidR="00B532D7">
        <w:t xml:space="preserve"> W</w:t>
      </w:r>
      <w:r w:rsidR="001A35F4">
        <w:t> </w:t>
      </w:r>
      <w:r>
        <w:t>r</w:t>
      </w:r>
      <w:r w:rsidR="00B532D7">
        <w:t>ozdziale</w:t>
      </w:r>
      <w:r w:rsidR="001A35F4">
        <w:t> </w:t>
      </w:r>
      <w:r w:rsidR="00B532D7">
        <w:t xml:space="preserve">II </w:t>
      </w:r>
      <w:r w:rsidR="00B55CD9">
        <w:t>opisano</w:t>
      </w:r>
      <w:r w:rsidR="00B532D7">
        <w:t xml:space="preserve"> </w:t>
      </w:r>
      <w:r w:rsidR="00C051BA">
        <w:t xml:space="preserve">badaną metodę optymalizacji – algorytm QAOA, wraz </w:t>
      </w:r>
      <w:r w:rsidR="00B55CD9">
        <w:t xml:space="preserve">z </w:t>
      </w:r>
      <w:r w:rsidR="00C051BA">
        <w:t>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bookmarkEnd w:id="1"/>
    <w:p w14:paraId="3DCDEAFE" w14:textId="5D9E58EA" w:rsidR="00F659F1" w:rsidRDefault="00F659F1" w:rsidP="00F659F1">
      <w:pPr>
        <w:pStyle w:val="Nagwek1"/>
      </w:pPr>
      <w:r w:rsidRPr="00F50884">
        <w:br w:type="column"/>
      </w:r>
      <w:bookmarkStart w:id="9" w:name="_Toc140609765"/>
      <w:r w:rsidR="00D42E46">
        <w:lastRenderedPageBreak/>
        <w:t>Podstawowe pojęcia</w:t>
      </w:r>
      <w:bookmarkEnd w:id="9"/>
    </w:p>
    <w:p w14:paraId="1FBCDF9A" w14:textId="34BBABE1" w:rsidR="00F659F1" w:rsidRDefault="0006609B" w:rsidP="00F659F1">
      <w:pPr>
        <w:pStyle w:val="Tekstpodstawowy"/>
      </w:pPr>
      <w:r>
        <w:tab/>
      </w:r>
      <w:r w:rsidR="00F659F1" w:rsidRPr="006E33F5">
        <w:t xml:space="preserve">Poniższy rozdział stanowi wprowadzenie </w:t>
      </w:r>
      <w:r w:rsidR="00A33085">
        <w:t xml:space="preserve">do </w:t>
      </w:r>
      <w:r w:rsidR="003C5ACD">
        <w:t>podstawowych pojęć związanych z informatyką kwantową i problemem marszrutyzacji</w:t>
      </w:r>
      <w:r w:rsidR="00F659F1">
        <w:t xml:space="preserve">. </w:t>
      </w:r>
      <w:r w:rsidR="00EC564B">
        <w:t>Przedstawiono w nim</w:t>
      </w:r>
      <w:r w:rsidR="00F659F1">
        <w:t xml:space="preserve"> nazewnictwo</w:t>
      </w:r>
      <w:r w:rsidR="00426C0D">
        <w:t xml:space="preserve"> oraz oznaczenia</w:t>
      </w:r>
      <w:r w:rsidR="00F659F1">
        <w:t xml:space="preserve"> </w:t>
      </w:r>
      <w:r w:rsidR="00563D1E">
        <w:t>wykorzystywane</w:t>
      </w:r>
      <w:r w:rsidR="00F659F1">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1AB6CFEC" w:rsidR="00F659F1" w:rsidRDefault="00F659F1" w:rsidP="003C5ACD">
      <w:pPr>
        <w:pStyle w:val="Tekstpodstawowy"/>
      </w:pPr>
      <w:r>
        <w:tab/>
        <w:t>Na początku omówiono pojęcie kubitu</w:t>
      </w:r>
      <w:r w:rsidR="0015308E">
        <w:t>,</w:t>
      </w:r>
      <w:r>
        <w:t xml:space="preserve">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w:t>
      </w:r>
      <w:r w:rsidRPr="00FF746A">
        <w:t>źródła</w:t>
      </w:r>
      <w:r>
        <w:t xml:space="preserve">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10" w:name="_Toc140609766"/>
      <w:r>
        <w:t>Wprowadzenie do informatyki kwantowej</w:t>
      </w:r>
      <w:bookmarkEnd w:id="10"/>
    </w:p>
    <w:p w14:paraId="5E732E4E" w14:textId="11AE43D3" w:rsidR="00F659F1" w:rsidRDefault="0082365D" w:rsidP="00F659F1">
      <w:pPr>
        <w:pStyle w:val="Nagwek3"/>
      </w:pPr>
      <w:bookmarkStart w:id="11" w:name="_Toc140609767"/>
      <w:r>
        <w:t>Kubit jako podstawowa jednostka informacji</w:t>
      </w:r>
      <w:bookmarkEnd w:id="11"/>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D9C6C03"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Przestrzeń możliwych stanów systemu kwantowego jest opisywana matematycznie przez zespoloną przestrzeń wektorową z</w:t>
      </w:r>
      <w:r w:rsidR="00B55CD9">
        <w:t>e</w:t>
      </w:r>
      <w:r w:rsidR="00E765F3">
        <w:t xml:space="preserve">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w:t>
      </w:r>
      <w:r w:rsidR="00B55CD9">
        <w:t> </w:t>
      </w:r>
      <w:r w:rsidR="00F9031F">
        <w:t>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6"/>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6"/>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6"/>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6"/>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pPr>
              <w:pStyle w:val="Tekstpodstawowy"/>
              <w:numPr>
                <w:ilvl w:val="0"/>
                <w:numId w:val="6"/>
              </w:numPr>
              <w:jc w:val="right"/>
            </w:pPr>
          </w:p>
        </w:tc>
      </w:tr>
    </w:tbl>
    <w:p w14:paraId="6E7771F0" w14:textId="7FE4BD3A"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w:t>
      </w:r>
      <w:r w:rsidR="00F9493A">
        <w:t> </w:t>
      </w:r>
      <w:r w:rsidR="00A33FDF">
        <w:t>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78403716"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1"/>
      <w:r w:rsidR="00463B2C">
        <w:t>równoległe</w:t>
      </w:r>
      <w:commentRangeEnd w:id="21"/>
      <w:r w:rsidR="00DF02ED">
        <w:rPr>
          <w:rStyle w:val="Odwoaniedokomentarza"/>
          <w:lang w:val="x-none" w:eastAsia="x-none"/>
        </w:rPr>
        <w:commentReference w:id="21"/>
      </w:r>
      <w:r w:rsidR="00463B2C">
        <w:t xml:space="preserve">, </w:t>
      </w:r>
      <w:r w:rsidR="00AC75FA">
        <w:t xml:space="preserve">są </w:t>
      </w:r>
      <w:r w:rsidR="007C0561">
        <w:t xml:space="preserve">z perspektywy fizyki </w:t>
      </w:r>
      <w:r w:rsidR="00AC75FA">
        <w:t>nierozróżnialne. Oznacza to,</w:t>
      </w:r>
      <w:r w:rsidR="00F9493A">
        <w:t>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pPr>
              <w:pStyle w:val="Tekstpodstawowy"/>
              <w:numPr>
                <w:ilvl w:val="0"/>
                <w:numId w:val="6"/>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6"/>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175ACBB1" w:rsidR="00E84044" w:rsidRDefault="00E84044" w:rsidP="00E84044">
      <w:pPr>
        <w:pStyle w:val="Legenda"/>
        <w:keepNext/>
      </w:pPr>
      <w:bookmarkStart w:id="23" w:name="_Toc140609805"/>
      <w:r>
        <w:t xml:space="preserve">Rysunek </w:t>
      </w:r>
      <w:fldSimple w:instr=" SEQ Rysunek \* ARABIC ">
        <w:r w:rsidR="00B04E3E">
          <w:rPr>
            <w:noProof/>
          </w:rPr>
          <w:t>1</w:t>
        </w:r>
      </w:fldSimple>
      <w:r>
        <w:t>. Wizualizacja sfery Blocha</w:t>
      </w:r>
      <w:r w:rsidR="00A70089">
        <w:t>.</w:t>
      </w:r>
      <w:bookmarkEnd w:id="23"/>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r w:rsidRPr="00E118E6">
                    <w:rPr>
                      <w:b/>
                      <w:bCs/>
                      <w:sz w:val="20"/>
                      <w:szCs w:val="20"/>
                      <w:lang w:val="en-GB"/>
                    </w:rPr>
                    <w:t>Źródło:</w:t>
                  </w:r>
                  <w:r w:rsidRPr="00E118E6">
                    <w:rPr>
                      <w:sz w:val="20"/>
                      <w:szCs w:val="20"/>
                      <w:lang w:val="en-GB"/>
                    </w:rPr>
                    <w:t xml:space="preserve"> opracowanie własne na podstawie </w:t>
                  </w:r>
                  <w:r w:rsidR="000B7668" w:rsidRPr="00E118E6">
                    <w:rPr>
                      <w:sz w:val="20"/>
                      <w:szCs w:val="20"/>
                      <w:lang w:val="en-GB"/>
                    </w:rPr>
                    <w:t xml:space="preserve">M. A. Nielsen, I. L. Chuang, </w:t>
                  </w:r>
                  <w:r w:rsidR="000B7668" w:rsidRPr="00E118E6">
                    <w:rPr>
                      <w:i/>
                      <w:iCs/>
                      <w:sz w:val="20"/>
                      <w:szCs w:val="20"/>
                      <w:lang w:val="en-GB"/>
                    </w:rPr>
                    <w:t>Quantum Computation and Quantum Information: 10th Anniversary Edition</w:t>
                  </w:r>
                  <w:r w:rsidR="000B7668" w:rsidRPr="00E118E6">
                    <w:rPr>
                      <w:sz w:val="20"/>
                      <w:szCs w:val="20"/>
                      <w:lang w:val="en-GB"/>
                    </w:rPr>
                    <w:t xml:space="preserve">, wyd. Cambridge University Press, 9 grudnia 2010,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7"/>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 xml:space="preserve">wektory, będzie skutkowało otrzymaniem wektora ortogonalnego, tj. drugiego wektora własnego </w:t>
      </w:r>
      <w:commentRangeStart w:id="24"/>
      <w:r w:rsidR="00335748">
        <w:t>macierzy Pauliego</w:t>
      </w:r>
      <w:r w:rsidR="006E52F9">
        <w:t xml:space="preserve">. </w:t>
      </w:r>
    </w:p>
    <w:p w14:paraId="3B38AF7B" w14:textId="0BEA4739" w:rsidR="00201BB5" w:rsidRDefault="00A026AC" w:rsidP="00D12FB5">
      <w:pPr>
        <w:pStyle w:val="Tekstpodstawowy"/>
      </w:pPr>
      <w:r>
        <w:tab/>
      </w:r>
      <w:r w:rsidR="00D12FB5">
        <w:t xml:space="preserve">Na potrzeby </w:t>
      </w:r>
      <w:commentRangeEnd w:id="24"/>
      <w:r w:rsidR="00DF02ED">
        <w:rPr>
          <w:rStyle w:val="Odwoaniedokomentarza"/>
          <w:lang w:val="x-none" w:eastAsia="x-none"/>
        </w:rPr>
        <w:commentReference w:id="24"/>
      </w:r>
      <w:r w:rsidR="00D12FB5">
        <w:t>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5"/>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r w:rsidR="00642B39">
        <w:t xml:space="preserve">Obwodem kwantowym będzie nazywany zbiór rejestrów klasycznych i kwantowych wraz z dokonywanymi na nich operacjami. </w:t>
      </w:r>
      <w:commentRangeEnd w:id="25"/>
      <w:r w:rsidR="00DF02ED">
        <w:rPr>
          <w:rStyle w:val="Odwoaniedokomentarza"/>
          <w:lang w:val="x-none" w:eastAsia="x-none"/>
        </w:rPr>
        <w:commentReference w:id="25"/>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6" w:name="_Toc140609768"/>
      <w:r>
        <w:lastRenderedPageBreak/>
        <w:t>Kluczowe zjawiska</w:t>
      </w:r>
      <w:bookmarkEnd w:id="26"/>
    </w:p>
    <w:p w14:paraId="6E7F22DE" w14:textId="70C797F2"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w:t>
      </w:r>
      <w:r w:rsidR="007A4C75">
        <w:t>a</w:t>
      </w:r>
      <w:r w:rsidR="004C17DA">
        <w:t xml:space="preserve">,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361A88AD"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rawdopodobieństwo otrzymania w</w:t>
      </w:r>
      <w:r w:rsidR="00F9493A">
        <w:t> </w:t>
      </w:r>
      <w:r w:rsidR="00D0307A" w:rsidRPr="00D0307A">
        <w:t xml:space="preserve">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6"/>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49358C39" w:rsidR="00C73AD3" w:rsidRDefault="0061534D" w:rsidP="0025541B">
      <w:pPr>
        <w:pStyle w:val="Tekstpodstawowy"/>
      </w:pPr>
      <w:r>
        <w:tab/>
        <w:t xml:space="preserve">Kolejnym istotnym zjawiskiem jest splątanie kwantowe. </w:t>
      </w:r>
      <w:r w:rsidR="0013566B">
        <w:t>P</w:t>
      </w:r>
      <w:r>
        <w:t xml:space="preserve">olega </w:t>
      </w:r>
      <w:r w:rsidR="0013566B">
        <w:t>ono</w:t>
      </w:r>
      <w:r w:rsidR="000F7FE5">
        <w:t> </w:t>
      </w:r>
      <w:r>
        <w:t>przyczynowo</w:t>
      </w:r>
      <w:r w:rsidR="0013566B">
        <w:noBreakHyphen/>
      </w:r>
      <w:r>
        <w:t xml:space="preserve">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7" w:name="_Toc140609769"/>
      <w:r>
        <w:t>Wykonywanie działań</w:t>
      </w:r>
      <w:bookmarkEnd w:id="27"/>
    </w:p>
    <w:p w14:paraId="65ADB37F" w14:textId="632F4F91"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w:t>
      </w:r>
      <w:r w:rsidR="0013566B">
        <w:t>R</w:t>
      </w:r>
      <w:r w:rsidR="00A6138E">
        <w:t>ealizacja działań reprezentowanych przez bramki, polega na</w:t>
      </w:r>
      <w:r w:rsidR="0013566B">
        <w:t> </w:t>
      </w:r>
      <w:r w:rsidR="00A6138E">
        <w:t>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770C85F0" w:rsidR="009C46CC" w:rsidRPr="00823AD2" w:rsidRDefault="009C46CC" w:rsidP="009C46CC">
      <w:pPr>
        <w:pStyle w:val="Legenda"/>
        <w:keepNext/>
        <w:rPr>
          <w:sz w:val="24"/>
          <w:szCs w:val="24"/>
        </w:rPr>
      </w:pPr>
      <w:bookmarkStart w:id="28" w:name="_Toc140609798"/>
      <w:r w:rsidRPr="00823AD2">
        <w:rPr>
          <w:sz w:val="24"/>
          <w:szCs w:val="24"/>
        </w:rPr>
        <w:t xml:space="preserve">Tabela </w:t>
      </w:r>
      <w:r w:rsidRPr="00823AD2">
        <w:rPr>
          <w:sz w:val="24"/>
          <w:szCs w:val="24"/>
        </w:rPr>
        <w:fldChar w:fldCharType="begin"/>
      </w:r>
      <w:r w:rsidRPr="00823AD2">
        <w:rPr>
          <w:sz w:val="24"/>
          <w:szCs w:val="24"/>
        </w:rPr>
        <w:instrText xml:space="preserve"> SEQ Tabela \* ARABIC </w:instrText>
      </w:r>
      <w:r w:rsidRPr="00823AD2">
        <w:rPr>
          <w:sz w:val="24"/>
          <w:szCs w:val="24"/>
        </w:rPr>
        <w:fldChar w:fldCharType="separate"/>
      </w:r>
      <w:r w:rsidR="00B04E3E">
        <w:rPr>
          <w:noProof/>
          <w:sz w:val="24"/>
          <w:szCs w:val="24"/>
        </w:rPr>
        <w:t>1</w:t>
      </w:r>
      <w:r w:rsidRPr="00823AD2">
        <w:rPr>
          <w:noProof/>
          <w:sz w:val="24"/>
          <w:szCs w:val="24"/>
        </w:rPr>
        <w:fldChar w:fldCharType="end"/>
      </w:r>
      <w:r w:rsidRPr="00823AD2">
        <w:rPr>
          <w:sz w:val="24"/>
          <w:szCs w:val="24"/>
        </w:rPr>
        <w:t>. Podstawowe operacje kwantowe i ich oznaczenia</w:t>
      </w:r>
      <w:r w:rsidR="00823AD2">
        <w:rPr>
          <w:sz w:val="24"/>
          <w:szCs w:val="24"/>
        </w:rPr>
        <w:t xml:space="preserve"> (cz. 1/2)</w:t>
      </w:r>
      <w:r w:rsidRPr="00823AD2">
        <w:rPr>
          <w:sz w:val="24"/>
          <w:szCs w:val="24"/>
        </w:rPr>
        <w:t>.</w:t>
      </w:r>
      <w:bookmarkEnd w:id="28"/>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5209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50048"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48000"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45952"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4144"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6192"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240"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bl>
    <w:p w14:paraId="52B368DC" w14:textId="51EAFBAF" w:rsidR="00823AD2" w:rsidRPr="00823AD2" w:rsidRDefault="00823AD2" w:rsidP="00D15F2B">
      <w:pPr>
        <w:pStyle w:val="Tekstpodstawowy"/>
        <w:rPr>
          <w:b/>
          <w:bCs/>
        </w:rPr>
      </w:pPr>
      <w:r w:rsidRPr="00823AD2">
        <w:rPr>
          <w:b/>
          <w:bCs/>
        </w:rPr>
        <w:lastRenderedPageBreak/>
        <w:t>Tabela 1. Podstawowe operacje kwantowe i ich oznaczenia (cz. 2/2).</w:t>
      </w:r>
    </w:p>
    <w:tbl>
      <w:tblPr>
        <w:tblStyle w:val="Tabela-Siatka"/>
        <w:tblW w:w="0" w:type="auto"/>
        <w:jc w:val="center"/>
        <w:tblLook w:val="04A0" w:firstRow="1" w:lastRow="0" w:firstColumn="1" w:lastColumn="0" w:noHBand="0" w:noVBand="1"/>
      </w:tblPr>
      <w:tblGrid>
        <w:gridCol w:w="1838"/>
        <w:gridCol w:w="1344"/>
        <w:gridCol w:w="3128"/>
        <w:gridCol w:w="2685"/>
      </w:tblGrid>
      <w:tr w:rsidR="00823AD2" w14:paraId="6C2D4DB2" w14:textId="77777777" w:rsidTr="006C7357">
        <w:trPr>
          <w:jc w:val="center"/>
        </w:trPr>
        <w:tc>
          <w:tcPr>
            <w:tcW w:w="1838" w:type="dxa"/>
          </w:tcPr>
          <w:p w14:paraId="173FB806" w14:textId="77777777" w:rsidR="00823AD2" w:rsidRDefault="00823AD2" w:rsidP="006C7357">
            <w:pPr>
              <w:pStyle w:val="Tekstpodstawowy"/>
            </w:pPr>
            <w:r>
              <w:t>SWAP</w:t>
            </w:r>
          </w:p>
        </w:tc>
        <w:tc>
          <w:tcPr>
            <w:tcW w:w="1344" w:type="dxa"/>
          </w:tcPr>
          <w:p w14:paraId="0283843E" w14:textId="77777777" w:rsidR="00823AD2" w:rsidRDefault="00823AD2" w:rsidP="006C7357">
            <w:pPr>
              <w:pStyle w:val="Tekstpodstawowy"/>
            </w:pPr>
            <w:r>
              <w:t>SWAP</w:t>
            </w:r>
          </w:p>
        </w:tc>
        <w:tc>
          <w:tcPr>
            <w:tcW w:w="3128" w:type="dxa"/>
            <w:vAlign w:val="center"/>
          </w:tcPr>
          <w:p w14:paraId="0A74FA00" w14:textId="77777777" w:rsidR="00823AD2"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44A795DE" w14:textId="77777777" w:rsidR="00823AD2" w:rsidRDefault="00823AD2" w:rsidP="006C7357">
            <w:pPr>
              <w:pStyle w:val="Tekstpodstawowy"/>
              <w:jc w:val="center"/>
            </w:pPr>
            <w:r>
              <w:object w:dxaOrig="1584" w:dyaOrig="660" w14:anchorId="00675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7pt;height:44.55pt" o:ole="">
                  <v:imagedata r:id="rId25" o:title=""/>
                </v:shape>
                <o:OLEObject Type="Embed" ProgID="PBrush" ShapeID="_x0000_i1026" DrawAspect="Content" ObjectID="_1751314162" r:id="rId26"/>
              </w:object>
            </w:r>
          </w:p>
        </w:tc>
      </w:tr>
      <w:tr w:rsidR="00823AD2" w14:paraId="050D0C39" w14:textId="77777777" w:rsidTr="006C7357">
        <w:trPr>
          <w:trHeight w:val="1425"/>
          <w:jc w:val="center"/>
        </w:trPr>
        <w:tc>
          <w:tcPr>
            <w:tcW w:w="1838" w:type="dxa"/>
          </w:tcPr>
          <w:p w14:paraId="210A838D" w14:textId="77777777" w:rsidR="00823AD2" w:rsidRDefault="00823AD2" w:rsidP="006C7357">
            <w:pPr>
              <w:pStyle w:val="Tekstpodstawowy"/>
            </w:pPr>
            <w:r>
              <w:t>Controlled NOT</w:t>
            </w:r>
          </w:p>
        </w:tc>
        <w:tc>
          <w:tcPr>
            <w:tcW w:w="1344" w:type="dxa"/>
          </w:tcPr>
          <w:p w14:paraId="2B6582A1" w14:textId="77777777" w:rsidR="00823AD2" w:rsidRPr="00905291" w:rsidRDefault="00823AD2" w:rsidP="006C7357">
            <w:pPr>
              <w:pStyle w:val="Tekstpodstawowy"/>
            </w:pPr>
            <w:r>
              <w:t>CX, CNOT, C</w:t>
            </w:r>
            <w:r>
              <w:rPr>
                <w:vertAlign w:val="subscript"/>
              </w:rPr>
              <w:t>1</w:t>
            </w:r>
            <w:r>
              <w:t>NOT, C</w:t>
            </w:r>
            <w:r>
              <w:rPr>
                <w:vertAlign w:val="subscript"/>
              </w:rPr>
              <w:t>1</w:t>
            </w:r>
            <w:r>
              <w:t>X</w:t>
            </w:r>
          </w:p>
        </w:tc>
        <w:tc>
          <w:tcPr>
            <w:tcW w:w="3128" w:type="dxa"/>
            <w:vAlign w:val="center"/>
          </w:tcPr>
          <w:p w14:paraId="70511C1F"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72B0D5F5" w14:textId="77777777" w:rsidR="00823AD2" w:rsidRDefault="00823AD2" w:rsidP="006C7357">
            <w:pPr>
              <w:pStyle w:val="Tekstpodstawowy"/>
              <w:jc w:val="center"/>
            </w:pPr>
            <w:r w:rsidRPr="00E9744A">
              <w:rPr>
                <w:noProof/>
              </w:rPr>
              <w:drawing>
                <wp:inline distT="0" distB="0" distL="0" distR="0" wp14:anchorId="37680FCA" wp14:editId="2E32833D">
                  <wp:extent cx="1377950" cy="733266"/>
                  <wp:effectExtent l="0" t="0" r="0" b="0"/>
                  <wp:docPr id="1301041705" name="Obraz 1301041705" descr="Obraz zawierający design, sztuka&#10;&#10;Opis wygenerowany automatycznie przy średnim poziomie pewnoś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41705" name="Obraz 1301041705" descr="Obraz zawierający design, sztuka&#10;&#10;Opis wygenerowany automatycznie przy średnim poziomie pewności"/>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823AD2" w14:paraId="57FF5069" w14:textId="77777777" w:rsidTr="006C7357">
        <w:trPr>
          <w:jc w:val="center"/>
        </w:trPr>
        <w:tc>
          <w:tcPr>
            <w:tcW w:w="1838" w:type="dxa"/>
          </w:tcPr>
          <w:p w14:paraId="609A8FB1" w14:textId="77777777" w:rsidR="00823AD2" w:rsidRDefault="00823AD2" w:rsidP="006C7357">
            <w:pPr>
              <w:pStyle w:val="Tekstpodstawowy"/>
            </w:pPr>
            <w:r>
              <w:t>Controlled Z</w:t>
            </w:r>
          </w:p>
        </w:tc>
        <w:tc>
          <w:tcPr>
            <w:tcW w:w="1344" w:type="dxa"/>
          </w:tcPr>
          <w:p w14:paraId="248760DB" w14:textId="77777777" w:rsidR="00823AD2" w:rsidRDefault="00823AD2" w:rsidP="006C7357">
            <w:pPr>
              <w:pStyle w:val="Tekstpodstawowy"/>
            </w:pPr>
            <w:r>
              <w:t>CZ</w:t>
            </w:r>
          </w:p>
        </w:tc>
        <w:tc>
          <w:tcPr>
            <w:tcW w:w="3128" w:type="dxa"/>
            <w:vAlign w:val="center"/>
          </w:tcPr>
          <w:p w14:paraId="789B6615"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CA81A21" w14:textId="77777777" w:rsidR="00823AD2" w:rsidRDefault="00823AD2" w:rsidP="006C7357">
            <w:pPr>
              <w:pStyle w:val="Tekstpodstawowy"/>
              <w:jc w:val="center"/>
            </w:pPr>
            <w:r w:rsidRPr="002C2D0C">
              <w:rPr>
                <w:noProof/>
              </w:rPr>
              <w:drawing>
                <wp:anchor distT="0" distB="0" distL="114300" distR="114300" simplePos="0" relativeHeight="251662336" behindDoc="0" locked="0" layoutInCell="1" allowOverlap="1" wp14:anchorId="62E1803E" wp14:editId="0001B680">
                  <wp:simplePos x="0" y="0"/>
                  <wp:positionH relativeFrom="column">
                    <wp:posOffset>88053</wp:posOffset>
                  </wp:positionH>
                  <wp:positionV relativeFrom="paragraph">
                    <wp:posOffset>423</wp:posOffset>
                  </wp:positionV>
                  <wp:extent cx="316230" cy="695325"/>
                  <wp:effectExtent l="0" t="0" r="7620" b="9525"/>
                  <wp:wrapSquare wrapText="bothSides"/>
                  <wp:docPr id="766096137" name="Obraz 766096137" descr="Obraz zawierający linia, zrzut ekranu, czarne,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96137" name="Obraz 766096137" descr="Obraz zawierający linia, zrzut ekranu, czarne, design&#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0288" behindDoc="0" locked="0" layoutInCell="1" allowOverlap="1" wp14:anchorId="5CC2F629" wp14:editId="3E6A5C70">
                  <wp:simplePos x="0" y="0"/>
                  <wp:positionH relativeFrom="column">
                    <wp:posOffset>887730</wp:posOffset>
                  </wp:positionH>
                  <wp:positionV relativeFrom="paragraph">
                    <wp:posOffset>20320</wp:posOffset>
                  </wp:positionV>
                  <wp:extent cx="422910" cy="676275"/>
                  <wp:effectExtent l="0" t="0" r="0" b="9525"/>
                  <wp:wrapSquare wrapText="bothSides"/>
                  <wp:docPr id="1351204165" name="Obraz 1351204165"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823AD2" w:rsidRPr="00905291" w14:paraId="650D59B6" w14:textId="77777777" w:rsidTr="006C7357">
        <w:trPr>
          <w:jc w:val="center"/>
        </w:trPr>
        <w:tc>
          <w:tcPr>
            <w:tcW w:w="1838" w:type="dxa"/>
          </w:tcPr>
          <w:p w14:paraId="78BC9FB0" w14:textId="77777777" w:rsidR="00823AD2" w:rsidRDefault="00823AD2" w:rsidP="006C7357">
            <w:pPr>
              <w:pStyle w:val="Tekstpodstawowy"/>
            </w:pPr>
            <w:r>
              <w:t>Toffoli</w:t>
            </w:r>
          </w:p>
        </w:tc>
        <w:tc>
          <w:tcPr>
            <w:tcW w:w="1344" w:type="dxa"/>
          </w:tcPr>
          <w:p w14:paraId="77471114" w14:textId="77777777" w:rsidR="00823AD2" w:rsidRPr="00905291" w:rsidRDefault="00823AD2" w:rsidP="006C7357">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7C672D10" w14:textId="77777777" w:rsidR="00823AD2" w:rsidRPr="00905291" w:rsidRDefault="00000000" w:rsidP="006C7357">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1D38C84F" w14:textId="77777777" w:rsidR="00823AD2" w:rsidRDefault="00823AD2" w:rsidP="006C7357">
            <w:pPr>
              <w:pStyle w:val="Tekstpodstawowy"/>
              <w:jc w:val="center"/>
              <w:rPr>
                <w:lang w:val="en-GB"/>
              </w:rPr>
            </w:pPr>
            <w:r w:rsidRPr="00344290">
              <w:rPr>
                <w:noProof/>
                <w:lang w:val="en-GB"/>
              </w:rPr>
              <w:drawing>
                <wp:anchor distT="0" distB="0" distL="114300" distR="114300" simplePos="0" relativeHeight="251664384" behindDoc="0" locked="0" layoutInCell="1" allowOverlap="1" wp14:anchorId="1168F85A" wp14:editId="030C4900">
                  <wp:simplePos x="0" y="0"/>
                  <wp:positionH relativeFrom="column">
                    <wp:posOffset>73660</wp:posOffset>
                  </wp:positionH>
                  <wp:positionV relativeFrom="page">
                    <wp:posOffset>123825</wp:posOffset>
                  </wp:positionV>
                  <wp:extent cx="456565" cy="1049655"/>
                  <wp:effectExtent l="0" t="0" r="635" b="0"/>
                  <wp:wrapNone/>
                  <wp:docPr id="816187238" name="Obraz 816187238"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6432" behindDoc="0" locked="0" layoutInCell="1" allowOverlap="1" wp14:anchorId="0959303D" wp14:editId="3D9C4039">
                  <wp:simplePos x="0" y="0"/>
                  <wp:positionH relativeFrom="column">
                    <wp:posOffset>1140460</wp:posOffset>
                  </wp:positionH>
                  <wp:positionV relativeFrom="page">
                    <wp:posOffset>99695</wp:posOffset>
                  </wp:positionV>
                  <wp:extent cx="298450" cy="1051560"/>
                  <wp:effectExtent l="0" t="0" r="6350" b="0"/>
                  <wp:wrapNone/>
                  <wp:docPr id="1454426341" name="Obraz 1454426341" descr="Obraz zawierający linia, słup, czarne i białe, lam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26341" name="Obraz 1454426341" descr="Obraz zawierający linia, słup, czarne i białe, lampa&#10;&#10;Opis wygenerowany automatyczni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26693E2A" w14:textId="77777777" w:rsidR="00823AD2" w:rsidRDefault="00823AD2" w:rsidP="006C7357">
            <w:pPr>
              <w:pStyle w:val="Tekstpodstawowy"/>
              <w:jc w:val="center"/>
              <w:rPr>
                <w:lang w:val="en-GB"/>
              </w:rPr>
            </w:pPr>
          </w:p>
          <w:p w14:paraId="2E82A554" w14:textId="77777777" w:rsidR="00823AD2" w:rsidRPr="00905291" w:rsidRDefault="00823AD2" w:rsidP="006C7357">
            <w:pPr>
              <w:pStyle w:val="Tekstpodstawowy"/>
              <w:jc w:val="center"/>
              <w:rPr>
                <w:lang w:val="en-GB"/>
              </w:rPr>
            </w:pPr>
            <w:r>
              <w:rPr>
                <w:lang w:val="en-GB"/>
              </w:rPr>
              <w:t>lub</w:t>
            </w:r>
          </w:p>
        </w:tc>
      </w:tr>
      <w:tr w:rsidR="00823AD2" w:rsidRPr="00344290" w14:paraId="2C5941DF" w14:textId="77777777" w:rsidTr="006C7357">
        <w:trPr>
          <w:jc w:val="center"/>
        </w:trPr>
        <w:tc>
          <w:tcPr>
            <w:tcW w:w="1838" w:type="dxa"/>
          </w:tcPr>
          <w:p w14:paraId="4C377EEC" w14:textId="77777777" w:rsidR="00823AD2" w:rsidRDefault="00823AD2" w:rsidP="006C7357">
            <w:pPr>
              <w:pStyle w:val="Tekstpodstawowy"/>
            </w:pPr>
            <w:r>
              <w:t>Ry</w:t>
            </w:r>
          </w:p>
        </w:tc>
        <w:tc>
          <w:tcPr>
            <w:tcW w:w="1344" w:type="dxa"/>
          </w:tcPr>
          <w:p w14:paraId="080CFB7B" w14:textId="77777777" w:rsidR="00823AD2" w:rsidRPr="00905291" w:rsidRDefault="00823AD2" w:rsidP="006C7357">
            <w:pPr>
              <w:pStyle w:val="Tekstpodstawowy"/>
              <w:rPr>
                <w:lang w:val="en-GB"/>
              </w:rPr>
            </w:pPr>
            <w:r>
              <w:rPr>
                <w:lang w:val="en-GB"/>
              </w:rPr>
              <w:t>Ry</w:t>
            </w:r>
          </w:p>
        </w:tc>
        <w:tc>
          <w:tcPr>
            <w:tcW w:w="3128" w:type="dxa"/>
            <w:vAlign w:val="center"/>
          </w:tcPr>
          <w:p w14:paraId="751845B1"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F36975B"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2E588DAF" wp14:editId="16404BF7">
                  <wp:extent cx="1047896" cy="400106"/>
                  <wp:effectExtent l="0" t="0" r="0" b="0"/>
                  <wp:docPr id="310061835" name="Obraz 31006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823AD2" w:rsidRPr="00344290" w14:paraId="75C8D07A" w14:textId="77777777" w:rsidTr="006C7357">
        <w:trPr>
          <w:jc w:val="center"/>
        </w:trPr>
        <w:tc>
          <w:tcPr>
            <w:tcW w:w="1838" w:type="dxa"/>
          </w:tcPr>
          <w:p w14:paraId="7740CA3F" w14:textId="77777777" w:rsidR="00823AD2" w:rsidRDefault="00823AD2" w:rsidP="006C7357">
            <w:pPr>
              <w:pStyle w:val="Tekstpodstawowy"/>
            </w:pPr>
            <w:r>
              <w:t>Rz</w:t>
            </w:r>
          </w:p>
        </w:tc>
        <w:tc>
          <w:tcPr>
            <w:tcW w:w="1344" w:type="dxa"/>
          </w:tcPr>
          <w:p w14:paraId="0B9BC29C" w14:textId="77777777" w:rsidR="00823AD2" w:rsidRPr="00905291" w:rsidRDefault="00823AD2" w:rsidP="006C7357">
            <w:pPr>
              <w:pStyle w:val="Tekstpodstawowy"/>
              <w:rPr>
                <w:lang w:val="en-GB"/>
              </w:rPr>
            </w:pPr>
            <w:r>
              <w:t>Rz</w:t>
            </w:r>
          </w:p>
        </w:tc>
        <w:tc>
          <w:tcPr>
            <w:tcW w:w="3128" w:type="dxa"/>
            <w:vAlign w:val="center"/>
          </w:tcPr>
          <w:p w14:paraId="7185878D" w14:textId="77777777" w:rsidR="00823AD2" w:rsidRDefault="00000000" w:rsidP="006C7357">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AAE24DC"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3BAF10F5" wp14:editId="462A52C2">
                  <wp:extent cx="1038370" cy="409632"/>
                  <wp:effectExtent l="0" t="0" r="9525" b="9525"/>
                  <wp:docPr id="2000503336" name="Obraz 200050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823AD2" w:rsidRPr="00344290" w14:paraId="53C44595" w14:textId="77777777" w:rsidTr="006C7357">
        <w:trPr>
          <w:trHeight w:val="1155"/>
          <w:jc w:val="center"/>
        </w:trPr>
        <w:tc>
          <w:tcPr>
            <w:tcW w:w="1838" w:type="dxa"/>
          </w:tcPr>
          <w:p w14:paraId="33F2E03E" w14:textId="77777777" w:rsidR="00823AD2" w:rsidRDefault="00823AD2" w:rsidP="006C7357">
            <w:pPr>
              <w:pStyle w:val="Tekstpodstawowy"/>
            </w:pPr>
            <w:r>
              <w:t>Rx</w:t>
            </w:r>
          </w:p>
        </w:tc>
        <w:tc>
          <w:tcPr>
            <w:tcW w:w="1344" w:type="dxa"/>
          </w:tcPr>
          <w:p w14:paraId="0791712F" w14:textId="77777777" w:rsidR="00823AD2" w:rsidRPr="00905291" w:rsidRDefault="00823AD2" w:rsidP="006C7357">
            <w:pPr>
              <w:pStyle w:val="Tekstpodstawowy"/>
              <w:rPr>
                <w:lang w:val="en-GB"/>
              </w:rPr>
            </w:pPr>
            <w:r>
              <w:rPr>
                <w:lang w:val="en-GB"/>
              </w:rPr>
              <w:t>Rx</w:t>
            </w:r>
          </w:p>
        </w:tc>
        <w:tc>
          <w:tcPr>
            <w:tcW w:w="3128" w:type="dxa"/>
            <w:vAlign w:val="center"/>
          </w:tcPr>
          <w:p w14:paraId="71AFD690"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1C73EE3"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60B5A874" wp14:editId="340C4B06">
                  <wp:extent cx="1057423" cy="419158"/>
                  <wp:effectExtent l="0" t="0" r="9525" b="0"/>
                  <wp:docPr id="692853812" name="Obraz 692853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823AD2" w:rsidRPr="000272BF" w14:paraId="1487C39D" w14:textId="77777777" w:rsidTr="006C7357">
        <w:trPr>
          <w:trHeight w:val="1429"/>
          <w:jc w:val="center"/>
        </w:trPr>
        <w:tc>
          <w:tcPr>
            <w:tcW w:w="1838" w:type="dxa"/>
          </w:tcPr>
          <w:p w14:paraId="2BAE4B09" w14:textId="77777777" w:rsidR="00823AD2" w:rsidRDefault="00823AD2" w:rsidP="006C7357">
            <w:pPr>
              <w:pStyle w:val="Tekstpodstawowy"/>
            </w:pPr>
            <w:r>
              <w:t>Pomiar (Measurement)</w:t>
            </w:r>
          </w:p>
        </w:tc>
        <w:tc>
          <w:tcPr>
            <w:tcW w:w="1344" w:type="dxa"/>
          </w:tcPr>
          <w:p w14:paraId="588163F2" w14:textId="77777777" w:rsidR="00823AD2" w:rsidRDefault="00823AD2" w:rsidP="006C7357">
            <w:pPr>
              <w:pStyle w:val="Tekstpodstawowy"/>
              <w:rPr>
                <w:lang w:val="en-GB"/>
              </w:rPr>
            </w:pPr>
            <w:r>
              <w:rPr>
                <w:lang w:val="en-GB"/>
              </w:rPr>
              <w:t>M</w:t>
            </w:r>
          </w:p>
        </w:tc>
        <w:tc>
          <w:tcPr>
            <w:tcW w:w="3128" w:type="dxa"/>
            <w:vAlign w:val="center"/>
          </w:tcPr>
          <w:p w14:paraId="76E42649" w14:textId="77777777" w:rsidR="00823AD2" w:rsidRDefault="00823AD2" w:rsidP="006C7357">
            <w:pPr>
              <w:pStyle w:val="Tekstpodstawowy"/>
              <w:jc w:val="center"/>
            </w:pPr>
            <w:r>
              <w:t>-</w:t>
            </w:r>
          </w:p>
        </w:tc>
        <w:tc>
          <w:tcPr>
            <w:tcW w:w="2685" w:type="dxa"/>
            <w:vAlign w:val="center"/>
          </w:tcPr>
          <w:p w14:paraId="299DA386" w14:textId="77777777" w:rsidR="00823AD2" w:rsidRDefault="00823AD2" w:rsidP="006C7357">
            <w:pPr>
              <w:pStyle w:val="Tekstpodstawowy"/>
              <w:jc w:val="center"/>
              <w:rPr>
                <w:noProof/>
                <w:lang w:val="en-GB"/>
              </w:rPr>
            </w:pPr>
            <w:r w:rsidRPr="00685DEE">
              <w:rPr>
                <w:noProof/>
                <w:lang w:val="en-GB"/>
              </w:rPr>
              <w:drawing>
                <wp:anchor distT="0" distB="0" distL="114300" distR="114300" simplePos="0" relativeHeight="251670528" behindDoc="0" locked="0" layoutInCell="1" allowOverlap="1" wp14:anchorId="56A6F9B3" wp14:editId="5EC61DAB">
                  <wp:simplePos x="0" y="0"/>
                  <wp:positionH relativeFrom="column">
                    <wp:posOffset>177800</wp:posOffset>
                  </wp:positionH>
                  <wp:positionV relativeFrom="page">
                    <wp:posOffset>6985</wp:posOffset>
                  </wp:positionV>
                  <wp:extent cx="361315" cy="737870"/>
                  <wp:effectExtent l="0" t="0" r="635" b="5080"/>
                  <wp:wrapNone/>
                  <wp:docPr id="1029058467" name="Obraz 1029058467" descr="Obraz zawierający szkic, linia, Prostoką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58467" name="Obraz 1029058467" descr="Obraz zawierający szkic, linia, Prostokąt, diagram&#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68480" behindDoc="0" locked="0" layoutInCell="1" allowOverlap="1" wp14:anchorId="716D1A8F" wp14:editId="01A0E04E">
                  <wp:simplePos x="0" y="0"/>
                  <wp:positionH relativeFrom="column">
                    <wp:posOffset>1117600</wp:posOffset>
                  </wp:positionH>
                  <wp:positionV relativeFrom="page">
                    <wp:posOffset>58420</wp:posOffset>
                  </wp:positionV>
                  <wp:extent cx="367665" cy="690880"/>
                  <wp:effectExtent l="0" t="0" r="0" b="0"/>
                  <wp:wrapNone/>
                  <wp:docPr id="361887530" name="Obraz 361887530"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F971FD4" w14:textId="77777777" w:rsidR="00823AD2" w:rsidRDefault="00823AD2" w:rsidP="006C7357">
            <w:pPr>
              <w:pStyle w:val="Tekstpodstawowy"/>
              <w:jc w:val="center"/>
              <w:rPr>
                <w:noProof/>
                <w:lang w:val="en-GB"/>
              </w:rPr>
            </w:pPr>
            <w:r>
              <w:rPr>
                <w:noProof/>
                <w:lang w:val="en-GB"/>
              </w:rPr>
              <w:t xml:space="preserve"> lub </w:t>
            </w:r>
          </w:p>
          <w:p w14:paraId="03ACBAD2" w14:textId="77777777" w:rsidR="00823AD2" w:rsidRPr="000272BF" w:rsidRDefault="00823AD2" w:rsidP="006C7357">
            <w:pPr>
              <w:pStyle w:val="Tekstpodstawowy"/>
              <w:rPr>
                <w:noProof/>
                <w:lang w:val="en-GB"/>
              </w:rPr>
            </w:pPr>
          </w:p>
        </w:tc>
      </w:tr>
    </w:tbl>
    <w:p w14:paraId="7470D5F2" w14:textId="790512E9"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E118E6" w:rsidRDefault="009C46CC" w:rsidP="009C46CC">
                  <w:pPr>
                    <w:jc w:val="both"/>
                    <w:rPr>
                      <w:i/>
                      <w:iCs/>
                      <w:sz w:val="20"/>
                      <w:szCs w:val="20"/>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46248127" w:rsidR="00A70089" w:rsidRDefault="000F7FE5" w:rsidP="00A70089">
      <w:pPr>
        <w:pStyle w:val="Tekstpodstawowy"/>
      </w:pPr>
      <w:r>
        <w:lastRenderedPageBreak/>
        <w:tab/>
      </w:r>
      <w:r w:rsidR="00A70089">
        <w:t xml:space="preserve">Ogólna postać kwantowej bramki unarnej (bramki działającej na jednym kubicie) </w:t>
      </w:r>
      <w:r w:rsidR="00C85369">
        <w:t>jest reprezentowana przez macierz</w:t>
      </w:r>
      <w:r w:rsidR="00A70089" w:rsidRPr="004E53A4">
        <w:rPr>
          <w:rStyle w:val="Odwoanieprzypisudolnego"/>
        </w:rPr>
        <w:footnoteReference w:id="28"/>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pPr>
              <w:pStyle w:val="Tekstpodstawowy"/>
              <w:numPr>
                <w:ilvl w:val="0"/>
                <w:numId w:val="6"/>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6"/>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pPr>
              <w:pStyle w:val="Tekstpodstawowy"/>
              <w:numPr>
                <w:ilvl w:val="0"/>
                <w:numId w:val="6"/>
              </w:numPr>
              <w:jc w:val="right"/>
            </w:pPr>
          </w:p>
        </w:tc>
      </w:tr>
    </w:tbl>
    <w:p w14:paraId="0A7991C1" w14:textId="619739F4" w:rsidR="00D932CF" w:rsidRDefault="00822E39" w:rsidP="00A47977">
      <w:pPr>
        <w:pStyle w:val="Tekstpodstawowy"/>
      </w:pPr>
      <w:r>
        <w:tab/>
      </w:r>
      <w:r w:rsidR="00A70089">
        <w:t xml:space="preserve">Bramkę tę można </w:t>
      </w:r>
      <w:r w:rsidR="006A529E">
        <w:t>przedstawić</w:t>
      </w:r>
      <w:r w:rsidR="00A70089">
        <w:t xml:space="preserve"> </w:t>
      </w:r>
      <w:r w:rsidR="00C85369">
        <w:t>w sposób umożliwiający odczytanie</w:t>
      </w:r>
      <w:r w:rsidR="00A70089">
        <w:t xml:space="preserve"> obr</w:t>
      </w:r>
      <w:r w:rsidR="00C85369">
        <w:t>otu</w:t>
      </w:r>
      <w:r w:rsidR="00A70089">
        <w:t xml:space="preserve"> wokół poszczególnych osi sfery Blocha</w:t>
      </w:r>
      <w:r w:rsidR="00A70089" w:rsidRPr="004E53A4">
        <w:rPr>
          <w:rStyle w:val="Odwoanieprzypisudolnego"/>
        </w:rPr>
        <w:footnoteReference w:id="29"/>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pPr>
              <w:pStyle w:val="Tekstpodstawowy"/>
              <w:numPr>
                <w:ilvl w:val="0"/>
                <w:numId w:val="6"/>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pPr>
              <w:pStyle w:val="Tekstpodstawowy"/>
              <w:numPr>
                <w:ilvl w:val="0"/>
                <w:numId w:val="6"/>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pPr>
              <w:pStyle w:val="Tekstpodstawowy"/>
              <w:numPr>
                <w:ilvl w:val="0"/>
                <w:numId w:val="6"/>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pPr>
              <w:pStyle w:val="Tekstpodstawowy"/>
              <w:numPr>
                <w:ilvl w:val="0"/>
                <w:numId w:val="6"/>
              </w:numPr>
              <w:jc w:val="right"/>
            </w:pPr>
          </w:p>
        </w:tc>
      </w:tr>
    </w:tbl>
    <w:p w14:paraId="794F4813" w14:textId="4089A179" w:rsidR="006A529E" w:rsidRDefault="001612E9" w:rsidP="00A70089">
      <w:pPr>
        <w:pStyle w:val="Tekstpodstawowy"/>
      </w:pPr>
      <w:commentRangeStart w:id="29"/>
      <w:r>
        <w:t>Analogicznie, p</w:t>
      </w:r>
      <w:r w:rsidR="004B5942">
        <w:t xml:space="preserve">o rozwinięciu </w:t>
      </w:r>
      <w:r w:rsidR="00B612C7">
        <w:t>równan</w:t>
      </w:r>
      <w:r w:rsidR="004B5942">
        <w:t xml:space="preserve">ia </w:t>
      </w:r>
      <w:r w:rsidR="00B40DAD">
        <w:t>12</w:t>
      </w:r>
      <w:r w:rsidR="004B5942">
        <w:t xml:space="preserve"> można otrzymać:</w:t>
      </w:r>
      <w:commentRangeEnd w:id="29"/>
      <w:r w:rsidR="00DF02ED">
        <w:rPr>
          <w:rStyle w:val="Odwoaniedokomentarza"/>
          <w:lang w:val="x-none" w:eastAsia="x-none"/>
        </w:rPr>
        <w:commentReference w:id="29"/>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pPr>
              <w:pStyle w:val="Tekstpodstawowy"/>
              <w:numPr>
                <w:ilvl w:val="0"/>
                <w:numId w:val="6"/>
              </w:numPr>
              <w:jc w:val="right"/>
            </w:pPr>
          </w:p>
        </w:tc>
      </w:tr>
    </w:tbl>
    <w:p w14:paraId="679AFF76" w14:textId="6133FBE7" w:rsidR="004B5942" w:rsidRDefault="001612E9" w:rsidP="00A70089">
      <w:pPr>
        <w:pStyle w:val="Tekstpodstawowy"/>
      </w:pPr>
      <w:r>
        <w:lastRenderedPageBreak/>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300F33C7" w:rsidR="00FE66F0" w:rsidRDefault="00245CD9" w:rsidP="004D4AD8">
      <w:pPr>
        <w:pStyle w:val="Tekstpodstawowy"/>
      </w:pPr>
      <w:r>
        <w:tab/>
        <w:t>Podobnie jak w przypadku wektorów, również operatory można łączyć wykorzystując iloczyn tensorowy</w:t>
      </w:r>
      <w:r w:rsidR="00453087">
        <w:t xml:space="preserve"> (Kroneckera)</w:t>
      </w:r>
      <w:r>
        <w:t xml:space="preserve">. Wówczas do </w:t>
      </w:r>
      <w:r w:rsidR="00C85369">
        <w:t xml:space="preserve">symbolu </w:t>
      </w:r>
      <w:r>
        <w:t>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pPr>
              <w:pStyle w:val="Tekstpodstawowy"/>
              <w:numPr>
                <w:ilvl w:val="0"/>
                <w:numId w:val="6"/>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30" w:name="_Toc140609770"/>
      <w:r>
        <w:t>Wprowadzenie do problemu marszrutyzacji</w:t>
      </w:r>
      <w:bookmarkEnd w:id="30"/>
    </w:p>
    <w:p w14:paraId="44A37475" w14:textId="38C821D5" w:rsidR="00F659F1" w:rsidRDefault="00FF2631" w:rsidP="00B612C7">
      <w:pPr>
        <w:pStyle w:val="Nagwek3"/>
      </w:pPr>
      <w:bookmarkStart w:id="31" w:name="_Toc140609771"/>
      <w:r>
        <w:t>Postać ogólna problemu VRP</w:t>
      </w:r>
      <w:bookmarkEnd w:id="31"/>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w:t>
      </w:r>
      <w:r w:rsidR="00DD72B9">
        <w:lastRenderedPageBreak/>
        <w:t>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3"/>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3"/>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3"/>
        </w:numPr>
      </w:pPr>
      <w:r>
        <w:rPr>
          <w:iCs/>
        </w:rPr>
        <w:t>problem VRP z ograniczoną pojemnością pojazdów;</w:t>
      </w:r>
    </w:p>
    <w:p w14:paraId="72F5F358" w14:textId="39665F36" w:rsidR="00CC6F11" w:rsidRPr="00064298" w:rsidRDefault="00CC6F11">
      <w:pPr>
        <w:pStyle w:val="Tekstpodstawowy"/>
        <w:numPr>
          <w:ilvl w:val="0"/>
          <w:numId w:val="3"/>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3"/>
        </w:numPr>
      </w:pPr>
      <w:r>
        <w:t>problem VRP z oknami czasowymi</w:t>
      </w:r>
      <w:r w:rsidR="00F25FB6">
        <w:t xml:space="preserve"> (VRPTW)</w:t>
      </w:r>
      <w:r>
        <w:t>;</w:t>
      </w:r>
    </w:p>
    <w:p w14:paraId="432DA94E" w14:textId="20E746E2" w:rsidR="00A47977" w:rsidRDefault="00CC6F11">
      <w:pPr>
        <w:pStyle w:val="Tekstpodstawowy"/>
        <w:numPr>
          <w:ilvl w:val="0"/>
          <w:numId w:val="3"/>
        </w:numPr>
      </w:pPr>
      <w:r>
        <w:t>problem VRP z wieloma punktami zaopatrzenia.</w:t>
      </w:r>
    </w:p>
    <w:p w14:paraId="38E70596" w14:textId="3FE429E2"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C85369">
        <w:t>)</w:t>
      </w:r>
      <w:r w:rsidR="00F57266">
        <w:t xml:space="preserve">; </w:t>
      </w:r>
      <w:r w:rsidR="00200760">
        <w:t>drugi to</w:t>
      </w:r>
      <w:r w:rsidR="00F9493A">
        <w:t> </w:t>
      </w:r>
      <w:r w:rsidR="00200760">
        <w:t>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42A9F01B" w:rsidR="00EB6FFE" w:rsidRPr="00EB6FFE" w:rsidRDefault="00EB6FFE" w:rsidP="00C82D48">
      <w:pPr>
        <w:pStyle w:val="Legenda"/>
        <w:keepNext/>
        <w:ind w:left="0" w:firstLine="0"/>
        <w:jc w:val="both"/>
        <w:rPr>
          <w:sz w:val="24"/>
          <w:szCs w:val="24"/>
        </w:rPr>
      </w:pPr>
      <w:bookmarkStart w:id="37" w:name="_Toc140609806"/>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B04E3E">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7"/>
    </w:p>
    <w:p w14:paraId="2F198BBA" w14:textId="3358B95D" w:rsidR="00557AA4" w:rsidRDefault="00557AA4" w:rsidP="00172F55">
      <w:pPr>
        <w:pStyle w:val="Tekstpodstawowy"/>
        <w:keepNext/>
        <w:jc w:val="center"/>
      </w:pPr>
      <w:r w:rsidRPr="00557AA4">
        <w:rPr>
          <w:noProof/>
        </w:rPr>
        <w:drawing>
          <wp:inline distT="0" distB="0" distL="0" distR="0" wp14:anchorId="4F4E3AC9" wp14:editId="7426935A">
            <wp:extent cx="5648023" cy="37338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44447" cy="3797544"/>
                    </a:xfrm>
                    <a:prstGeom prst="rect">
                      <a:avLst/>
                    </a:prstGeom>
                  </pic:spPr>
                </pic:pic>
              </a:graphicData>
            </a:graphic>
          </wp:inline>
        </w:drawing>
      </w:r>
    </w:p>
    <w:p w14:paraId="57885300" w14:textId="6C0AA575" w:rsidR="00C82D48"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w:t>
                  </w:r>
                  <w:r w:rsidR="000B7668" w:rsidRPr="000B7668">
                    <w:rPr>
                      <w:sz w:val="20"/>
                      <w:szCs w:val="20"/>
                      <w:lang w:val="en-GB"/>
                    </w:rPr>
                    <w:t xml:space="preserve">M. Drexl, </w:t>
                  </w:r>
                  <w:r w:rsidR="000B7668" w:rsidRPr="000B7668">
                    <w:rPr>
                      <w:i/>
                      <w:iCs/>
                      <w:sz w:val="20"/>
                      <w:szCs w:val="20"/>
                      <w:lang w:val="en-GB"/>
                    </w:rPr>
                    <w:t>Rich Vehicle Routing in Theory and Practice</w:t>
                  </w:r>
                  <w:r w:rsidR="000B7668" w:rsidRPr="000B7668">
                    <w:rPr>
                      <w:sz w:val="20"/>
                      <w:szCs w:val="20"/>
                      <w:lang w:val="en-GB"/>
                    </w:rPr>
                    <w:t>, "Logistics Research", 1 sierpnia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797CA2BA" w:rsidR="00D70CA2" w:rsidRPr="00AF1EA3" w:rsidRDefault="00C82D48" w:rsidP="00B612C7">
      <w:pPr>
        <w:pStyle w:val="Nagwek3"/>
      </w:pPr>
      <w:r>
        <w:br w:type="column"/>
      </w:r>
      <w:bookmarkStart w:id="38" w:name="_Toc140609772"/>
      <w:r w:rsidR="00591796" w:rsidRPr="00AF1EA3">
        <w:lastRenderedPageBreak/>
        <w:t xml:space="preserve">Postać </w:t>
      </w:r>
      <w:r w:rsidR="0072744E" w:rsidRPr="00AF1EA3">
        <w:t>matematyczna</w:t>
      </w:r>
      <w:r w:rsidR="009753A3">
        <w:t xml:space="preserve"> problemu</w:t>
      </w:r>
      <w:r w:rsidR="0072744E" w:rsidRPr="00AF1EA3">
        <w:t xml:space="preserve"> VRP</w:t>
      </w:r>
      <w:bookmarkEnd w:id="38"/>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6"/>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ED20F8">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01" w:type="dxa"/>
            <w:gridSpan w:val="2"/>
            <w:vAlign w:val="bottom"/>
          </w:tcPr>
          <w:p w14:paraId="0CF183D3" w14:textId="77777777" w:rsidR="009753A3" w:rsidRDefault="009753A3">
            <w:pPr>
              <w:pStyle w:val="Tekstpodstawowy"/>
              <w:numPr>
                <w:ilvl w:val="0"/>
                <w:numId w:val="6"/>
              </w:numPr>
              <w:jc w:val="right"/>
            </w:pPr>
          </w:p>
        </w:tc>
      </w:tr>
      <w:tr w:rsidR="003128A1" w14:paraId="78575E44" w14:textId="77777777" w:rsidTr="00ED20F8">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pPr>
              <w:pStyle w:val="Tekstpodstawowy"/>
              <w:numPr>
                <w:ilvl w:val="0"/>
                <w:numId w:val="6"/>
              </w:numPr>
              <w:jc w:val="right"/>
            </w:pPr>
          </w:p>
        </w:tc>
      </w:tr>
      <w:tr w:rsidR="003128A1" w14:paraId="63FF0041" w14:textId="77777777" w:rsidTr="00ED20F8">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pPr>
              <w:pStyle w:val="Tekstpodstawowy"/>
              <w:numPr>
                <w:ilvl w:val="0"/>
                <w:numId w:val="6"/>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A9A9F4F"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w:t>
      </w:r>
      <w:r>
        <w:rPr>
          <w:iCs/>
        </w:rPr>
        <w:lastRenderedPageBreak/>
        <w:t xml:space="preserve">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w:t>
      </w:r>
      <w:r w:rsidR="00F9493A">
        <w:rPr>
          <w:iCs/>
        </w:rPr>
        <w:t> </w:t>
      </w:r>
      <w:r w:rsidR="00B37648">
        <w:rPr>
          <w:iCs/>
        </w:rPr>
        <w:t>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 xml:space="preserve">tego powodu, </w:t>
      </w:r>
      <w:r w:rsidR="00BC31E8">
        <w:rPr>
          <w:iCs/>
        </w:rPr>
        <w:t>tam</w:t>
      </w:r>
      <w:r w:rsidR="00B732F6">
        <w:rPr>
          <w:iCs/>
        </w:rPr>
        <w:t xml:space="preserve"> gdzie to możliwe, w dalszej części pracy ograniczenie z równania 21 będzie nazywane warunkiem spójności grafu.</w:t>
      </w:r>
    </w:p>
    <w:p w14:paraId="1B7C149D" w14:textId="09A5C1E5" w:rsidR="000D2D00" w:rsidRPr="00ED20F8" w:rsidRDefault="000D2D00" w:rsidP="000D2D00">
      <w:pPr>
        <w:pStyle w:val="Legenda"/>
        <w:keepNext/>
        <w:jc w:val="both"/>
        <w:rPr>
          <w:sz w:val="24"/>
          <w:szCs w:val="24"/>
        </w:rPr>
      </w:pPr>
      <w:bookmarkStart w:id="40" w:name="_Toc140609807"/>
      <w:r w:rsidRPr="00ED20F8">
        <w:rPr>
          <w:sz w:val="24"/>
          <w:szCs w:val="24"/>
        </w:rPr>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B04E3E">
        <w:rPr>
          <w:noProof/>
          <w:sz w:val="24"/>
          <w:szCs w:val="24"/>
        </w:rPr>
        <w:t>3</w:t>
      </w:r>
      <w:r w:rsidRPr="00ED20F8">
        <w:rPr>
          <w:noProof/>
          <w:sz w:val="24"/>
          <w:szCs w:val="24"/>
        </w:rPr>
        <w:fldChar w:fldCharType="end"/>
      </w:r>
      <w:r w:rsidRPr="00ED20F8">
        <w:rPr>
          <w:sz w:val="24"/>
          <w:szCs w:val="24"/>
        </w:rPr>
        <w:t xml:space="preserve">. Przykład rozwiązania problemu VRP, dla którego nie jest spełniony </w:t>
      </w:r>
      <w:r w:rsidR="00B732F6" w:rsidRPr="00ED20F8">
        <w:rPr>
          <w:sz w:val="24"/>
          <w:szCs w:val="24"/>
        </w:rPr>
        <w:t>warunek spójności grafu</w:t>
      </w:r>
      <w:r w:rsidRPr="00ED20F8">
        <w:rPr>
          <w:sz w:val="24"/>
          <w:szCs w:val="24"/>
        </w:rPr>
        <w:t>.</w:t>
      </w:r>
      <w:bookmarkEnd w:id="40"/>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6"/>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6"/>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6E369CDB"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w:t>
      </w:r>
      <w:r w:rsidR="00C85369">
        <w:t>Przedstawiona</w:t>
      </w:r>
      <w:r w:rsidR="00CF0EC6">
        <w:t xml:space="preserve"> tam tzw. </w:t>
      </w:r>
      <w:commentRangeStart w:id="44"/>
      <w:r w:rsidR="00CF0EC6">
        <w:t>metoda cięcia płaszczyzny</w:t>
      </w:r>
      <w:r w:rsidR="00193DD2">
        <w:t xml:space="preserve"> </w:t>
      </w:r>
      <w:commentRangeEnd w:id="44"/>
      <w:r w:rsidR="00DF02ED">
        <w:rPr>
          <w:rStyle w:val="Odwoaniedokomentarza"/>
          <w:lang w:val="x-none" w:eastAsia="x-none"/>
        </w:rPr>
        <w:commentReference w:id="44"/>
      </w:r>
      <w:r w:rsidR="00193DD2">
        <w:t xml:space="preserve">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 xml:space="preserve">sobie może być oddzielnym zadaniem) a następnie tworzenie warunków ograniczających </w:t>
      </w:r>
      <w:r w:rsidR="00184CE4">
        <w:lastRenderedPageBreak/>
        <w:t>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6"/>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6"/>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9"/>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9"/>
      <w:r w:rsidR="00DF02ED">
        <w:rPr>
          <w:rStyle w:val="Odwoaniedokomentarza"/>
          <w:lang w:val="x-none" w:eastAsia="x-none"/>
        </w:rPr>
        <w:commentReference w:id="49"/>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 xml:space="preserve">literaturze dotyczącej problemu komiwojażera, to jednak mogą okazać się problematyczne w implementacji na maszynach kwantowych ze względu na brak lub trudne przekształcenie zrelaksowanych wersji tychże warunków do postaci funkcji kwadratowej oraz dodanie </w:t>
      </w:r>
      <w:r>
        <w:rPr>
          <w:iCs/>
        </w:rPr>
        <w:lastRenderedPageBreak/>
        <w:t>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pPr>
              <w:pStyle w:val="Tekstpodstawowy"/>
              <w:numPr>
                <w:ilvl w:val="0"/>
                <w:numId w:val="6"/>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3A3D5588"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xml:space="preserve">, ponieważ </w:t>
      </w:r>
      <w:r w:rsidR="006C6D9C">
        <w:rPr>
          <w:iCs/>
        </w:rPr>
        <w:t>metoda ta</w:t>
      </w:r>
      <w:r w:rsidR="00B25055">
        <w:rPr>
          <w:iCs/>
        </w:rPr>
        <w:t xml:space="preserve"> zakłada obliczanie funkcji kary po</w:t>
      </w:r>
      <w:r w:rsidR="006C6D9C">
        <w:rPr>
          <w:iCs/>
        </w:rPr>
        <w:t> </w:t>
      </w:r>
      <w:r w:rsidR="00B25055">
        <w:rPr>
          <w:iCs/>
        </w:rPr>
        <w:t>wyznaczeniu rozwiązania</w:t>
      </w:r>
      <w:r w:rsidR="006C6D9C">
        <w:rPr>
          <w:iCs/>
        </w:rPr>
        <w:t>.</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1"/>
      <w:r w:rsidR="00B92E5D">
        <w:rPr>
          <w:iCs/>
        </w:rPr>
        <w:t>następującego sformułowania</w:t>
      </w:r>
      <w:commentRangeEnd w:id="51"/>
      <w:r w:rsidR="00DF02ED">
        <w:rPr>
          <w:rStyle w:val="Odwoaniedokomentarza"/>
          <w:lang w:val="x-none" w:eastAsia="x-none"/>
        </w:rPr>
        <w:commentReference w:id="51"/>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6"/>
              </w:numPr>
              <w:jc w:val="right"/>
              <w:rPr>
                <w:iCs/>
              </w:rPr>
            </w:pPr>
          </w:p>
        </w:tc>
      </w:tr>
    </w:tbl>
    <w:p w14:paraId="7382D962" w14:textId="1410D5CD" w:rsidR="00EF060F" w:rsidRPr="00997835" w:rsidRDefault="00997835" w:rsidP="00997835">
      <w:pPr>
        <w:pStyle w:val="Tekstpodstawowy"/>
        <w:rPr>
          <w:iCs/>
        </w:rPr>
      </w:pPr>
      <w:r>
        <w:rPr>
          <w:iCs/>
        </w:rPr>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lastRenderedPageBreak/>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3" w:name="_Toc140609773"/>
      <w:r>
        <w:t>Stan badań i aspekt komercyjny</w:t>
      </w:r>
      <w:bookmarkEnd w:id="53"/>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43072BBC"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w:t>
      </w:r>
      <w:r>
        <w:lastRenderedPageBreak/>
        <w:t xml:space="preserve">platformy IBM Quantum. IBM stoi również za pakietem programistycznym (SDK – Software Development Kit) </w:t>
      </w:r>
      <w:r w:rsidR="0094368E">
        <w:t>q</w:t>
      </w:r>
      <w:r>
        <w:t>iskit o otwartym kodzie źródłowym udostępnianym w formie bibliotek do</w:t>
      </w:r>
      <w:r w:rsidR="00F9493A">
        <w:t> </w:t>
      </w:r>
      <w:r>
        <w:t>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2053E8AB" w:rsidR="003F54AF" w:rsidRDefault="003F54AF" w:rsidP="003F54AF">
      <w:pPr>
        <w:pStyle w:val="Tekstpodstawowy"/>
      </w:pPr>
      <w:r>
        <w:tab/>
        <w:t xml:space="preserve">Głównym </w:t>
      </w:r>
      <w:r w:rsidR="00C721A4">
        <w:t>wyzwaniem dla</w:t>
      </w:r>
      <w:r>
        <w:t xml:space="preserve"> rozwoju technologii informatyki kwantowej są</w:t>
      </w:r>
      <w:r w:rsidR="00C721A4">
        <w:t xml:space="preserve"> obecnie </w:t>
      </w:r>
      <w:r>
        <w:t>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Zgodnie z zapowiedziami, w 2023 ma zostać osiągnięty próg 1000 kubitów</w:t>
      </w:r>
      <w:r w:rsidR="00C721A4">
        <w:t xml:space="preserve"> w jednym procesorze</w:t>
      </w:r>
      <w:r>
        <w:t xml:space="preserve">, co należy uznać za realny plan, zważywszy na fakt, że zgodnie z planami czynionymi od 2019, dotychczasowy postulat rokrocznego zwiększania liczby </w:t>
      </w:r>
      <w:r>
        <w:lastRenderedPageBreak/>
        <w:t>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3508F6A1"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w:t>
      </w:r>
      <w:r w:rsidR="00F9493A">
        <w:t> </w:t>
      </w:r>
      <w:r>
        <w:t>ten</w:t>
      </w:r>
      <w:r w:rsidR="00F9493A">
        <w:t> </w:t>
      </w:r>
      <w:r>
        <w:t>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pPr>
        <w:pStyle w:val="Tekstpodstawowy"/>
        <w:numPr>
          <w:ilvl w:val="0"/>
          <w:numId w:val="9"/>
        </w:numPr>
      </w:pPr>
      <w:r>
        <w:t>wielkość (scale) - liczba kubitów,</w:t>
      </w:r>
    </w:p>
    <w:p w14:paraId="1AEA10A8" w14:textId="77777777" w:rsidR="003F54AF" w:rsidRDefault="003F54AF">
      <w:pPr>
        <w:pStyle w:val="Tekstpodstawowy"/>
        <w:numPr>
          <w:ilvl w:val="0"/>
          <w:numId w:val="9"/>
        </w:numPr>
      </w:pPr>
      <w:r>
        <w:t>szybkość (speed) - liczba CLOPS-ów – wprowadzone przez IBM w 2021,</w:t>
      </w:r>
    </w:p>
    <w:p w14:paraId="208DC497" w14:textId="77777777" w:rsidR="003F54AF" w:rsidRDefault="003F54AF">
      <w:pPr>
        <w:pStyle w:val="Tekstpodstawowy"/>
        <w:numPr>
          <w:ilvl w:val="0"/>
          <w:numId w:val="9"/>
        </w:numPr>
      </w:pPr>
      <w:r>
        <w:t>jakość (quality)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w:t>
      </w:r>
      <w:r>
        <w:lastRenderedPageBreak/>
        <w:t xml:space="preserve">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0A5A21D7" w:rsidR="003F54AF" w:rsidRDefault="003F54AF">
      <w:pPr>
        <w:pStyle w:val="Tekstpodstawowy"/>
        <w:numPr>
          <w:ilvl w:val="0"/>
          <w:numId w:val="10"/>
        </w:numPr>
      </w:pPr>
      <w:r>
        <w:t xml:space="preserve">dotyczący tworzenia oprogramowania umożliwiającego przeprowadzanie symulacji obliczeń kwantowych na maszynach klasycznych (m.in. biblioteki do języka Python takie jak </w:t>
      </w:r>
      <w:r w:rsidR="0094368E">
        <w:t>q</w:t>
      </w:r>
      <w:r>
        <w:t>iskit od IBM lub Cirq od Google). Najpopularniejsze z nich są tworzone przez duże firmy;</w:t>
      </w:r>
    </w:p>
    <w:p w14:paraId="685C3226" w14:textId="77777777" w:rsidR="005118DD" w:rsidRDefault="003F54AF">
      <w:pPr>
        <w:pStyle w:val="Tekstpodstawowy"/>
        <w:numPr>
          <w:ilvl w:val="0"/>
          <w:numId w:val="10"/>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413435B6"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Pythona zostały utworzone m.in. pakiety </w:t>
      </w:r>
      <w:r w:rsidR="0094368E">
        <w:t>q</w:t>
      </w:r>
      <w:r w:rsidR="003F54AF">
        <w:t>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 PennyLane od Xanadu (firma o podobnym profilu do Rigetti Computing</w:t>
      </w:r>
      <w:r w:rsidR="003F54AF" w:rsidRPr="004E53A4">
        <w:rPr>
          <w:rStyle w:val="Odwoanieprzypisudolnego"/>
        </w:rPr>
        <w:footnoteReference w:id="71"/>
      </w:r>
      <w:r w:rsidR="003F54AF">
        <w:t>) Cirq od Google</w:t>
      </w:r>
      <w:r w:rsidR="003F54AF" w:rsidRPr="004E53A4">
        <w:rPr>
          <w:rStyle w:val="Odwoanieprzypisudolnego"/>
        </w:rPr>
        <w:footnoteReference w:id="72"/>
      </w:r>
      <w:r w:rsidR="003F54AF">
        <w:t>, jednak takie pakiety są tworzone także dla produktów komercyjnych takich jak Matlab od firmy MathWorks, dla którego pakiet został opublikowany w 2023 roku</w:t>
      </w:r>
      <w:r w:rsidR="003F54AF" w:rsidRPr="004E53A4">
        <w:rPr>
          <w:rStyle w:val="Odwoanieprzypisudolnego"/>
        </w:rPr>
        <w:footnoteReference w:id="73"/>
      </w:r>
      <w:r w:rsidR="003F54AF">
        <w:t xml:space="preserve">. Istnieją także języki dedykowane symulacjom kwantowym </w:t>
      </w:r>
      <w:r w:rsidR="003F54AF">
        <w:lastRenderedPageBreak/>
        <w:t>jak</w:t>
      </w:r>
      <w:r w:rsidR="00F9493A">
        <w:t> </w:t>
      </w:r>
      <w:r w:rsidR="003F54AF">
        <w:t>Q# od Microsoftu</w:t>
      </w:r>
      <w:r w:rsidR="003F54AF" w:rsidRPr="004E53A4">
        <w:rPr>
          <w:rStyle w:val="Odwoanieprzypisudolnego"/>
        </w:rPr>
        <w:footnoteReference w:id="74"/>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5"/>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6"/>
      </w:r>
      <w:r w:rsidR="003F54AF">
        <w:t>.</w:t>
      </w:r>
    </w:p>
    <w:p w14:paraId="6D11A4D4" w14:textId="669D95ED"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Inicjatywa ta, z finansowaniem w wysokości ponad 100 milionów euro</w:t>
      </w:r>
      <w:r w:rsidR="00AE2B46">
        <w:t>,</w:t>
      </w:r>
      <w:r>
        <w:t xml:space="preserve">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7"/>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8"/>
      </w:r>
      <w:r>
        <w:t>.</w:t>
      </w:r>
    </w:p>
    <w:p w14:paraId="66247484" w14:textId="5D84F18C" w:rsidR="00885545" w:rsidRDefault="00885545" w:rsidP="003F54AF">
      <w:pPr>
        <w:pStyle w:val="Tekstpodstawowy"/>
      </w:pPr>
      <w:r>
        <w:tab/>
        <w:t>W kwestii stosowania obliczeń kwantowych na chwilę obecną nie ma żadnego, jednoznacznego przypadku, w którym maszyny kwantowe są w stanie wykonać obliczenia szybciej niż klasyczne komputery. Odkrycie i skuteczna prezentacja takiego zastosowania oznaczałaby osiągnięcie tzw. supremacji kwantowej. W szerszym znaczeniu oznacza to</w:t>
      </w:r>
      <w:r w:rsidR="00AE2B46">
        <w:t> </w:t>
      </w:r>
      <w:r>
        <w:t xml:space="preserve">skuteczne rozwiązanie problemu obliczeniowego przez maszynę kwantową szybciej niż </w:t>
      </w:r>
      <w:r w:rsidR="00AE2B46">
        <w:t xml:space="preserve">jest to w stanie zrobić </w:t>
      </w:r>
      <w:r>
        <w:t>najszybsz</w:t>
      </w:r>
      <w:r w:rsidR="00AE2B46">
        <w:t>a</w:t>
      </w:r>
      <w:r>
        <w:t xml:space="preserve"> maszyn</w:t>
      </w:r>
      <w:r w:rsidR="00AE2B46">
        <w:t>a</w:t>
      </w:r>
      <w:r>
        <w:t xml:space="preserve"> klasyczn</w:t>
      </w:r>
      <w:r w:rsidR="00AE2B46">
        <w:t>a</w:t>
      </w:r>
      <w:r>
        <w:t>. W węższym znaczeniu termin ten</w:t>
      </w:r>
      <w:r w:rsidR="00AE2B46">
        <w:t> </w:t>
      </w:r>
      <w:r>
        <w:t>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w:t>
      </w:r>
      <w:r w:rsidR="00027DA8">
        <w:lastRenderedPageBreak/>
        <w:t>procesora kwantowego Sycamore</w:t>
      </w:r>
      <w:r w:rsidR="00D840FA">
        <w:t>-53</w:t>
      </w:r>
      <w:r w:rsidR="00027DA8" w:rsidRPr="004E53A4">
        <w:rPr>
          <w:rStyle w:val="Odwoanieprzypisudolnego"/>
        </w:rPr>
        <w:footnoteReference w:id="79"/>
      </w:r>
      <w:r>
        <w:t>, jednak eksperyment został obalony</w:t>
      </w:r>
      <w:r w:rsidR="00027DA8">
        <w:t>, zarówno poprzez podważenie metodologii</w:t>
      </w:r>
      <w:r w:rsidR="00027DA8" w:rsidRPr="004E53A4">
        <w:rPr>
          <w:rStyle w:val="Odwoanieprzypisudolnego"/>
        </w:rPr>
        <w:footnoteReference w:id="80"/>
      </w:r>
      <w:r w:rsidR="00027DA8">
        <w:t xml:space="preserve"> </w:t>
      </w:r>
      <w:r w:rsidR="00027DA8" w:rsidRPr="004E53A4">
        <w:rPr>
          <w:rStyle w:val="Odwoanieprzypisudolnego"/>
        </w:rPr>
        <w:footnoteReference w:id="81"/>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2"/>
      </w:r>
      <w:r w:rsidR="00027DA8">
        <w:t>.</w:t>
      </w:r>
      <w:r w:rsidR="00D840FA">
        <w:t xml:space="preserve"> Wprawdzie w wiosną 2023 roku Google ponownie ogłosił kwantową supremację</w:t>
      </w:r>
      <w:r w:rsidR="00D840FA" w:rsidRPr="004E53A4">
        <w:rPr>
          <w:rStyle w:val="Odwoanieprzypisudolnego"/>
        </w:rPr>
        <w:footnoteReference w:id="83"/>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38BA8C3C"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w:t>
      </w:r>
      <w:r w:rsidR="00AE2B46">
        <w:t xml:space="preserve"> bardzo krótkim czasie,</w:t>
      </w:r>
      <w:r w:rsidR="0097227F">
        <w:t xml:space="preserve"> choćby kosztem uzyskania nie zawsze najlepszego rozwiązania</w:t>
      </w:r>
      <w:r w:rsidR="0097227F">
        <w:rPr>
          <w:rStyle w:val="Odwoanieprzypisudolnego"/>
        </w:rPr>
        <w:footnoteReference w:id="84"/>
      </w:r>
      <w:r w:rsidR="0097227F">
        <w:t xml:space="preserve">. Poza porównywaniem zdolności optymalizacyjnych algorytmów klasycznych z kwantowymi, należy więc także zwrócić na czynniki związane z wdrażaniem tych algorytmów na środowisko produkcyjne – </w:t>
      </w:r>
      <w:r w:rsidR="00DA0817">
        <w:t>na</w:t>
      </w:r>
      <w:r w:rsidR="00FF2F18">
        <w:t xml:space="preserve"> podstawie</w:t>
      </w:r>
      <w:r w:rsidR="00DA0817">
        <w:t xml:space="preserve"> powyższ</w:t>
      </w:r>
      <w:r w:rsidR="00FF2F18">
        <w:t xml:space="preserve">ego </w:t>
      </w:r>
      <w:r w:rsidR="00DA0817">
        <w:t>przykład</w:t>
      </w:r>
      <w:r w:rsidR="00FF2F18">
        <w:t>u</w:t>
      </w:r>
      <w:r w:rsidR="00DA0817">
        <w:t xml:space="preserv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5"/>
      </w:r>
      <w:r w:rsidR="00746D0D">
        <w:t xml:space="preserve"> </w:t>
      </w:r>
      <w:r w:rsidR="00746D0D">
        <w:rPr>
          <w:rStyle w:val="Odwoanieprzypisudolnego"/>
        </w:rPr>
        <w:footnoteReference w:id="86"/>
      </w:r>
      <w:r w:rsidR="00746D0D">
        <w:t xml:space="preserve"> </w:t>
      </w:r>
      <w:r w:rsidR="00746D0D">
        <w:rPr>
          <w:rStyle w:val="Odwoanieprzypisudolnego"/>
        </w:rPr>
        <w:footnoteReference w:id="87"/>
      </w:r>
      <w:r w:rsidR="00746D0D">
        <w:t>, nie</w:t>
      </w:r>
      <w:r w:rsidR="00D96460">
        <w:t> </w:t>
      </w:r>
      <w:r w:rsidR="00746D0D">
        <w:t>stanowią one jednak dowodu wyższości komputerów kwantowych nad klasycznymi.</w:t>
      </w:r>
    </w:p>
    <w:p w14:paraId="771439B5" w14:textId="27462CF3" w:rsidR="0076643B" w:rsidRDefault="00DA0817" w:rsidP="0076643B">
      <w:pPr>
        <w:pStyle w:val="Tekstpodstawowy"/>
      </w:pPr>
      <w:r>
        <w:lastRenderedPageBreak/>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8"/>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46A7E3A" w14:textId="77777777" w:rsidR="00ED20F8" w:rsidRPr="00BA4572" w:rsidRDefault="00ED20F8"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66E1DB58" w14:textId="4B63EEF0" w:rsidR="00F659F1" w:rsidRPr="00CC4C11" w:rsidRDefault="00DA2E9E" w:rsidP="00ED20F8">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 xml:space="preserve">z dziedzin obejmowanych przez </w:t>
      </w:r>
      <w:r w:rsidR="00FF2F18">
        <w:t>słowa</w:t>
      </w:r>
      <w:r w:rsidR="00273532">
        <w:t xml:space="preserve"> użyte w tytule pracy</w:t>
      </w:r>
      <w:r w:rsidR="00C93439">
        <w:t xml:space="preserve">. Wprowadzono i omówiono </w:t>
      </w:r>
      <w:r w:rsidR="00FF2F18">
        <w:t xml:space="preserve">kluczowe </w:t>
      </w:r>
      <w:r w:rsidR="0035315D">
        <w:t>zagadnienia</w:t>
      </w:r>
      <w:r w:rsidR="00FF2F18">
        <w:t xml:space="preserve"> z zakresu</w:t>
      </w:r>
      <w:r w:rsidR="00C93439">
        <w:t xml:space="preserve"> mechaniki kwantowej wykorzystywane w</w:t>
      </w:r>
      <w:r w:rsidR="00CB2EDE">
        <w:t> </w:t>
      </w:r>
      <w:r w:rsidR="00C93439">
        <w:t>obliczeniach kwantowych</w:t>
      </w:r>
      <w:r w:rsidR="0076643B">
        <w:t xml:space="preserve"> takie jak superpozycja i splątanie. P</w:t>
      </w:r>
      <w:r w:rsidR="00C93439">
        <w:t xml:space="preserve">rzedstawiono oznaczenia, które </w:t>
      </w:r>
      <w:r w:rsidR="000F2EC3">
        <w:t>są</w:t>
      </w:r>
      <w:r w:rsidR="00BD401E">
        <w:t> </w:t>
      </w:r>
      <w:r w:rsidR="000F2EC3">
        <w:t>wykorzystywane w</w:t>
      </w:r>
      <w:r w:rsidR="00F9493A">
        <w:t> </w:t>
      </w:r>
      <w:r w:rsidR="000F2EC3">
        <w:t>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podejść do</w:t>
      </w:r>
      <w:r w:rsidR="00F9493A">
        <w:t>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w:t>
      </w:r>
      <w:r w:rsidR="00F9493A">
        <w:t> </w:t>
      </w:r>
      <w:r w:rsidR="00273532">
        <w:t>przedstawieniem kilku przypadków użycia.</w:t>
      </w:r>
    </w:p>
    <w:p w14:paraId="01A8B309" w14:textId="0AEA494A" w:rsidR="00F659F1" w:rsidRDefault="00F32541" w:rsidP="00F659F1">
      <w:pPr>
        <w:pStyle w:val="Nagwek1"/>
      </w:pPr>
      <w:r>
        <w:br w:type="column"/>
      </w:r>
      <w:bookmarkStart w:id="86" w:name="_Toc140609774"/>
      <w:r w:rsidR="00C37FD6">
        <w:lastRenderedPageBreak/>
        <w:t>Algorytm QAOA</w:t>
      </w:r>
      <w:bookmarkEnd w:id="86"/>
    </w:p>
    <w:p w14:paraId="6CAF2BA6" w14:textId="53F1CD82"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w:t>
      </w:r>
      <w:r w:rsidR="0035315D">
        <w:t>y</w:t>
      </w:r>
      <w:r>
        <w:t xml:space="preserve"> </w:t>
      </w:r>
      <w:r w:rsidR="0035315D">
        <w:t>sposób</w:t>
      </w:r>
      <w:r>
        <w:t xml:space="preserve"> optymalizacji metodą Bayesowską</w:t>
      </w:r>
      <w:r w:rsidR="00156E7E">
        <w:t xml:space="preserve"> omówiono na końcu rozdziału</w:t>
      </w:r>
      <w:r>
        <w:t>.</w:t>
      </w:r>
    </w:p>
    <w:p w14:paraId="3DC96FFB" w14:textId="15DC6160" w:rsidR="00C36201" w:rsidRDefault="00C37FD6" w:rsidP="00C36201">
      <w:pPr>
        <w:pStyle w:val="Nagwek2"/>
      </w:pPr>
      <w:bookmarkStart w:id="87" w:name="_Toc140609775"/>
      <w:r>
        <w:t>Zasady działania algorytmu QAOA</w:t>
      </w:r>
      <w:bookmarkEnd w:id="87"/>
    </w:p>
    <w:p w14:paraId="037BCD20" w14:textId="19256B33" w:rsidR="00C36201" w:rsidRPr="00B964D5" w:rsidRDefault="00C36201" w:rsidP="00C36201">
      <w:pPr>
        <w:pStyle w:val="Nagwek3"/>
      </w:pPr>
      <w:bookmarkStart w:id="88" w:name="_Toc140609776"/>
      <w:r>
        <w:t>QAOA jako algorytm wariancyjny</w:t>
      </w:r>
      <w:bookmarkEnd w:id="88"/>
    </w:p>
    <w:p w14:paraId="3DACC123" w14:textId="46715867"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w:t>
      </w:r>
      <w:r w:rsidR="00F9493A">
        <w:t> </w:t>
      </w:r>
      <w:r>
        <w:t>Sama Gutmana do rozwiązywania problemu max-cut</w:t>
      </w:r>
      <w:r w:rsidRPr="004E53A4">
        <w:rPr>
          <w:rStyle w:val="Odwoanieprzypisudolnego"/>
        </w:rPr>
        <w:footnoteReference w:id="89"/>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0"/>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1"/>
      </w:r>
      <w:r>
        <w:t xml:space="preserve"> </w:t>
      </w:r>
      <w:r w:rsidRPr="004E53A4">
        <w:rPr>
          <w:rStyle w:val="Odwoanieprzypisudolnego"/>
        </w:rPr>
        <w:footnoteReference w:id="92"/>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3"/>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4"/>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5"/>
      </w:r>
      <w:r>
        <w:t xml:space="preserve"> </w:t>
      </w:r>
      <w:r w:rsidRPr="004E53A4">
        <w:rPr>
          <w:rStyle w:val="Odwoanieprzypisudolnego"/>
        </w:rPr>
        <w:footnoteReference w:id="96"/>
      </w:r>
      <w:r>
        <w:t xml:space="preserve"> </w:t>
      </w:r>
      <w:r w:rsidRPr="004E53A4">
        <w:rPr>
          <w:rStyle w:val="Odwoanieprzypisudolnego"/>
        </w:rPr>
        <w:footnoteReference w:id="97"/>
      </w:r>
      <w:r>
        <w:t>.</w:t>
      </w:r>
    </w:p>
    <w:p w14:paraId="4433C3B4" w14:textId="77777777" w:rsidR="00C36201" w:rsidRDefault="00C36201" w:rsidP="00C36201">
      <w:pPr>
        <w:pStyle w:val="Nagwek3"/>
      </w:pPr>
      <w:bookmarkStart w:id="98" w:name="_Toc140609777"/>
      <w:r>
        <w:t>Założenia algorytmu QAOA</w:t>
      </w:r>
      <w:bookmarkEnd w:id="98"/>
    </w:p>
    <w:p w14:paraId="10E7A331" w14:textId="563DA484"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w:t>
      </w:r>
      <w:r w:rsidR="00156E7E">
        <w:t>ą</w:t>
      </w:r>
      <w:r>
        <w:t xml:space="preserve"> mieszającą stosowaną w</w:t>
      </w:r>
      <w:r w:rsidR="00BD401E">
        <w:t> </w:t>
      </w:r>
      <w:r>
        <w:t>algorytmie.</w:t>
      </w:r>
    </w:p>
    <w:p w14:paraId="216C3744" w14:textId="15DD3678" w:rsidR="00C36201" w:rsidRDefault="00C36201" w:rsidP="00C36201">
      <w:pPr>
        <w:pStyle w:val="Tekstpodstawowy"/>
        <w:ind w:firstLine="708"/>
      </w:pPr>
      <w:r>
        <w:t xml:space="preserve">Zadania optymalizacyjne tłumaczy się na język informatyki kwantowej jako zadanie polegające na znalezieniu takiego stanu (wektora stanu), dla którego ilość energii w systemie jest najniższa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pPr>
              <w:pStyle w:val="Tekstpodstawowy"/>
              <w:numPr>
                <w:ilvl w:val="0"/>
                <w:numId w:val="6"/>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99"/>
      <w:r>
        <w:t xml:space="preserve">stanu podstawowego </w:t>
      </w:r>
      <w:commentRangeEnd w:id="99"/>
      <w:r w:rsidR="00DF02ED">
        <w:rPr>
          <w:rStyle w:val="Odwoaniedokomentarza"/>
          <w:lang w:val="x-none" w:eastAsia="x-none"/>
        </w:rPr>
        <w:commentReference w:id="99"/>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pPr>
              <w:pStyle w:val="Tekstpodstawowy"/>
              <w:numPr>
                <w:ilvl w:val="0"/>
                <w:numId w:val="6"/>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pPr>
              <w:pStyle w:val="Tekstpodstawowy"/>
              <w:numPr>
                <w:ilvl w:val="0"/>
                <w:numId w:val="6"/>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pPr>
              <w:pStyle w:val="Tekstpodstawowy"/>
              <w:numPr>
                <w:ilvl w:val="0"/>
                <w:numId w:val="6"/>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0"/>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1"/>
      </w:r>
      <w:r>
        <w:t>.</w:t>
      </w:r>
    </w:p>
    <w:p w14:paraId="5F07F5B0" w14:textId="627F5D41" w:rsidR="00C36201" w:rsidRDefault="00C36201" w:rsidP="00C36201">
      <w:pPr>
        <w:pStyle w:val="Tekstpodstawowy"/>
        <w:ind w:firstLine="708"/>
      </w:pPr>
      <w:r>
        <w:t>W opisany powyżej sposób, część kwantowa algorytmu QAOA,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2"/>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3"/>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54B1CEEB" w:rsidR="00C36201" w:rsidRPr="00ED20F8" w:rsidRDefault="00C36201" w:rsidP="00C36201">
      <w:pPr>
        <w:pStyle w:val="Legenda"/>
        <w:keepNext/>
        <w:rPr>
          <w:sz w:val="24"/>
          <w:szCs w:val="24"/>
        </w:rPr>
      </w:pPr>
      <w:bookmarkStart w:id="101" w:name="_Toc140609808"/>
      <w:r w:rsidRPr="00ED20F8">
        <w:rPr>
          <w:sz w:val="24"/>
          <w:szCs w:val="24"/>
        </w:rPr>
        <w:lastRenderedPageBreak/>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B04E3E">
        <w:rPr>
          <w:noProof/>
          <w:sz w:val="24"/>
          <w:szCs w:val="24"/>
        </w:rPr>
        <w:t>4</w:t>
      </w:r>
      <w:r w:rsidRPr="00ED20F8">
        <w:rPr>
          <w:noProof/>
          <w:sz w:val="24"/>
          <w:szCs w:val="24"/>
        </w:rPr>
        <w:fldChar w:fldCharType="end"/>
      </w:r>
      <w:r w:rsidRPr="00ED20F8">
        <w:rPr>
          <w:sz w:val="24"/>
          <w:szCs w:val="24"/>
        </w:rPr>
        <w:t>: Schemat algorytmu QAOA.</w:t>
      </w:r>
      <w:bookmarkEnd w:id="101"/>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000000"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r w:rsidRPr="003F0AB9">
                    <w:rPr>
                      <w:b/>
                      <w:bCs/>
                      <w:sz w:val="20"/>
                      <w:szCs w:val="20"/>
                      <w:lang w:val="en-GB"/>
                    </w:rPr>
                    <w:t>Źródło:</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QAOA Bench-Marking</w:t>
                  </w:r>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102" w:name="_Toc140609778"/>
      <w:r>
        <w:t>Część kwantowa algorytmu QAOA</w:t>
      </w:r>
      <w:bookmarkEnd w:id="102"/>
    </w:p>
    <w:p w14:paraId="61793127" w14:textId="77777777" w:rsidR="00C36201" w:rsidRDefault="00C36201" w:rsidP="00C36201">
      <w:pPr>
        <w:pStyle w:val="Tekstpodstawowy"/>
      </w:pPr>
      <w:r>
        <w:tab/>
        <w:t xml:space="preserve">Iteracja algorytmu QAOA zaczyna się od wprowadzenia wszystkich kubitów w stan </w:t>
      </w:r>
      <w:commentRangeStart w:id="103"/>
      <w:r>
        <w:t xml:space="preserve">równej superpozycji </w:t>
      </w:r>
      <w:commentRangeEnd w:id="103"/>
      <w:r w:rsidR="00DF02ED">
        <w:rPr>
          <w:rStyle w:val="Odwoaniedokomentarza"/>
          <w:lang w:val="x-none" w:eastAsia="x-none"/>
        </w:rPr>
        <w:commentReference w:id="103"/>
      </w:r>
      <w:r>
        <w:t xml:space="preserve">(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pPr>
              <w:pStyle w:val="Tekstpodstawowy"/>
              <w:numPr>
                <w:ilvl w:val="0"/>
                <w:numId w:val="6"/>
              </w:numPr>
              <w:jc w:val="right"/>
            </w:pPr>
          </w:p>
        </w:tc>
      </w:tr>
    </w:tbl>
    <w:p w14:paraId="1DCD251F" w14:textId="41386707"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troteryzacja)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O ile sama postać Hamiltonianów pozostanie niezmienna, o tyle sparametryzowane bramki na nich bazujące</w:t>
      </w:r>
      <w:r w:rsidR="005374BB">
        <w:t xml:space="preserve"> (patrz: równania 39 i 43)</w:t>
      </w:r>
      <w:r>
        <w:t xml:space="preserv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5"/>
      </w:r>
      <w:r>
        <w:t>.</w:t>
      </w:r>
    </w:p>
    <w:p w14:paraId="7D55B660" w14:textId="4C4BD119"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6"/>
      </w:r>
      <w:r w:rsidR="00F9493A">
        <w:t>.</w:t>
      </w:r>
      <w:r>
        <w:t xml:space="preserve"> Metoda sprowadzania problemu optymalizacyjnego do postaci QUBO jest inspirowana modelem Isinga</w:t>
      </w:r>
      <w:r w:rsidRPr="004E53A4">
        <w:rPr>
          <w:rStyle w:val="Odwoanieprzypisudolnego"/>
        </w:rPr>
        <w:footnoteReference w:id="107"/>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pPr>
              <w:pStyle w:val="Tekstpodstawowy"/>
              <w:numPr>
                <w:ilvl w:val="0"/>
                <w:numId w:val="6"/>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09"/>
      </w:r>
      <w:r>
        <w:t xml:space="preserve"> </w:t>
      </w:r>
      <w:r w:rsidRPr="004E53A4">
        <w:rPr>
          <w:rStyle w:val="Odwoanieprzypisudolnego"/>
        </w:rPr>
        <w:footnoteReference w:id="11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pPr>
              <w:pStyle w:val="Tekstpodstawowy"/>
              <w:numPr>
                <w:ilvl w:val="0"/>
                <w:numId w:val="6"/>
              </w:numPr>
              <w:jc w:val="right"/>
            </w:pPr>
          </w:p>
        </w:tc>
      </w:tr>
    </w:tbl>
    <w:p w14:paraId="10C6962A" w14:textId="007053ED" w:rsidR="00C36201" w:rsidRDefault="00B403E6" w:rsidP="00C36201">
      <w:pPr>
        <w:pStyle w:val="Tekstpodstawowy"/>
      </w:pPr>
      <w:r>
        <w:tab/>
      </w:r>
      <w:r w:rsidR="00C36201">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sidR="00C36201">
        <w:rPr>
          <w:b/>
          <w:bCs/>
        </w:rPr>
        <w:t xml:space="preserve"> </w:t>
      </w:r>
      <w:r w:rsidR="00C36201">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C36201">
        <w:t xml:space="preserve"> (przypominając: </w:t>
      </w:r>
      <m:oMath>
        <m:r>
          <w:rPr>
            <w:rFonts w:ascii="Cambria Math" w:hAnsi="Cambria Math"/>
          </w:rPr>
          <m:t>n</m:t>
        </m:r>
      </m:oMath>
      <w:r w:rsidR="00C36201">
        <w:t xml:space="preserve"> – liczba kubitów, </w:t>
      </w:r>
      <w:r w:rsidR="00BD401E">
        <w:br/>
      </w:r>
      <m:oMath>
        <m:r>
          <w:rPr>
            <w:rFonts w:ascii="Cambria Math" w:hAnsi="Cambria Math"/>
          </w:rPr>
          <m:t>N</m:t>
        </m:r>
      </m:oMath>
      <w:r w:rsidR="00BD401E">
        <w:t> – </w:t>
      </w:r>
      <w:r w:rsidR="00C36201">
        <w:t xml:space="preserve">liczba możliwych stanów bazowych), </w:t>
      </w:r>
      <w:r w:rsidR="009628C6">
        <w:t>otrzymano równanie</w:t>
      </w:r>
      <w:r w:rsidR="00C36201">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pPr>
              <w:pStyle w:val="Tekstpodstawowy"/>
              <w:numPr>
                <w:ilvl w:val="0"/>
                <w:numId w:val="6"/>
              </w:numPr>
              <w:jc w:val="right"/>
            </w:pPr>
          </w:p>
        </w:tc>
      </w:tr>
    </w:tbl>
    <w:p w14:paraId="710BF2EB" w14:textId="587F4599"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1"/>
      </w:r>
      <w:r>
        <w:t xml:space="preserve"> </w:t>
      </w:r>
      <w:r w:rsidRPr="004E53A4">
        <w:rPr>
          <w:rStyle w:val="Odwoanieprzypisudolnego"/>
        </w:rPr>
        <w:footnoteReference w:id="112"/>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pPr>
              <w:pStyle w:val="Tekstpodstawowy"/>
              <w:numPr>
                <w:ilvl w:val="0"/>
                <w:numId w:val="6"/>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pPr>
              <w:pStyle w:val="Tekstpodstawowy"/>
              <w:numPr>
                <w:ilvl w:val="0"/>
                <w:numId w:val="6"/>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pPr>
              <w:pStyle w:val="Tekstpodstawowy"/>
              <w:numPr>
                <w:ilvl w:val="0"/>
                <w:numId w:val="6"/>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pPr>
              <w:pStyle w:val="Tekstpodstawowy"/>
              <w:numPr>
                <w:ilvl w:val="0"/>
                <w:numId w:val="6"/>
              </w:numPr>
              <w:jc w:val="right"/>
            </w:pPr>
          </w:p>
        </w:tc>
      </w:tr>
    </w:tbl>
    <w:p w14:paraId="0EADBEF8" w14:textId="5E90F9FB" w:rsidR="00C36201" w:rsidRDefault="00C36201" w:rsidP="00C36201">
      <w:pPr>
        <w:pStyle w:val="Tekstpodstawowy"/>
      </w:pPr>
      <w:r>
        <w:tab/>
        <w:t xml:space="preserve">Należy również </w:t>
      </w:r>
      <w:commentRangeStart w:id="108"/>
      <w:r>
        <w:t xml:space="preserve">zdefiniować Hamiltonian mieszający </w:t>
      </w:r>
      <w:commentRangeEnd w:id="108"/>
      <w:r w:rsidR="00DF02ED">
        <w:rPr>
          <w:rStyle w:val="Odwoaniedokomentarza"/>
          <w:lang w:val="x-none" w:eastAsia="x-none"/>
        </w:rPr>
        <w:commentReference w:id="108"/>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w:t>
      </w:r>
      <w:r w:rsidR="00F9493A">
        <w:t xml:space="preserve">. </w:t>
      </w: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pPr>
              <w:pStyle w:val="Tekstpodstawowy"/>
              <w:numPr>
                <w:ilvl w:val="0"/>
                <w:numId w:val="6"/>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pPr>
              <w:pStyle w:val="Tekstpodstawowy"/>
              <w:numPr>
                <w:ilvl w:val="0"/>
                <w:numId w:val="6"/>
              </w:numPr>
              <w:jc w:val="right"/>
            </w:pPr>
          </w:p>
        </w:tc>
      </w:tr>
    </w:tbl>
    <w:p w14:paraId="420759E9" w14:textId="0D2200E7"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albo zmienić znak funkcji celu.</w:t>
      </w:r>
      <w:r w:rsidR="00F9493A">
        <w:t xml:space="preserv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pPr>
              <w:pStyle w:val="Tekstpodstawowy"/>
              <w:numPr>
                <w:ilvl w:val="0"/>
                <w:numId w:val="6"/>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pPr>
              <w:pStyle w:val="Tekstpodstawowy"/>
              <w:numPr>
                <w:ilvl w:val="0"/>
                <w:numId w:val="6"/>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7BF63E9B"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w:t>
      </w:r>
      <w:r w:rsidR="00B403E6">
        <w:t>e</w:t>
      </w:r>
      <w:r w:rsidR="00C36201">
        <w:t xml:space="preserve"> częściowy </w:t>
      </w:r>
      <w:r w:rsidR="00B403E6">
        <w:t xml:space="preserve">obrót </w:t>
      </w:r>
      <w:r w:rsidR="00C36201">
        <w:t>wokół tej</w:t>
      </w:r>
      <w:r w:rsidR="00BD401E">
        <w:t> </w:t>
      </w:r>
      <w:r w:rsidR="00C36201">
        <w:t xml:space="preserve">osi. </w:t>
      </w:r>
      <w:commentRangeStart w:id="109"/>
      <w:r w:rsidR="00C36201">
        <w:t xml:space="preserve">Ponadto, należy </w:t>
      </w:r>
      <w:r w:rsidR="00B403E6">
        <w:t>zwrócić uwagę</w:t>
      </w:r>
      <w:r w:rsidR="00C36201">
        <w:t xml:space="preserve">, że eksponenta macierzy </w:t>
      </w:r>
      <w:r w:rsidR="00B403E6">
        <w:t xml:space="preserve">będących bramkami kwantowymi (w tym </w:t>
      </w:r>
      <w:r w:rsidR="00C36201">
        <w:t>Pauli-X</w:t>
      </w:r>
      <w:r w:rsidR="00B403E6">
        <w:t>)</w:t>
      </w:r>
      <w:r w:rsidR="00C36201">
        <w:t xml:space="preserve"> </w:t>
      </w:r>
      <w:r w:rsidR="00B403E6">
        <w:t>nie zmienia wektorów własnych</w:t>
      </w:r>
      <w:commentRangeEnd w:id="109"/>
      <w:r w:rsidR="00DF02ED">
        <w:rPr>
          <w:rStyle w:val="Odwoaniedokomentarza"/>
          <w:lang w:val="x-none" w:eastAsia="x-none"/>
        </w:rPr>
        <w:commentReference w:id="109"/>
      </w:r>
      <w:r w:rsidR="00C36201">
        <w:t>.</w:t>
      </w:r>
    </w:p>
    <w:p w14:paraId="2E591B27" w14:textId="6915F79B"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 xml:space="preserve">zagwarantowania w prosty sposób, dlatego przyjmuje się, że Hamiltonian mieszający </w:t>
      </w:r>
      <w:r w:rsidR="00B403E6">
        <w:t>powinien być</w:t>
      </w:r>
      <w:r w:rsidR="009628C6">
        <w:t xml:space="preserve">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który jest stanem przyjmowanym na</w:t>
      </w:r>
      <w:r w:rsidR="00F9493A">
        <w:t> </w:t>
      </w:r>
      <w:r>
        <w:t xml:space="preserve">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pPr>
              <w:pStyle w:val="Tekstpodstawowy"/>
              <w:numPr>
                <w:ilvl w:val="0"/>
                <w:numId w:val="6"/>
              </w:numPr>
              <w:jc w:val="right"/>
            </w:pPr>
          </w:p>
        </w:tc>
      </w:tr>
    </w:tbl>
    <w:p w14:paraId="77972878" w14:textId="4AD071BB"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w:t>
      </w:r>
      <w:r w:rsidR="005C0006">
        <w:t xml:space="preserve">następuje </w:t>
      </w:r>
      <w:r>
        <w:t>przekaz</w:t>
      </w:r>
      <w:r w:rsidR="005C0006">
        <w:t xml:space="preserve">anie ich </w:t>
      </w:r>
      <w:r>
        <w:t xml:space="preserve">do maszyny klasycznej </w:t>
      </w:r>
      <w:r w:rsidR="005C0006">
        <w:t xml:space="preserve">pod postacią </w:t>
      </w:r>
      <w:r>
        <w:t xml:space="preserve">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7"/>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w:t>
      </w:r>
      <w:r w:rsidR="006414C8">
        <w:rPr>
          <w:iCs/>
        </w:rPr>
        <w:t xml:space="preserve"> </w:t>
      </w:r>
      <w:r>
        <w:rPr>
          <w:iCs/>
        </w:rPr>
        <w:t>nie została od razu dostrzeżona przez twórców algorytmu QAOA i nie istnieje sztywno ustalona część klasyczna</w:t>
      </w:r>
      <w:r w:rsidRPr="004E53A4">
        <w:rPr>
          <w:rStyle w:val="Odwoanieprzypisudolnego"/>
        </w:rPr>
        <w:footnoteReference w:id="118"/>
      </w:r>
      <w:r>
        <w:rPr>
          <w:iCs/>
        </w:rPr>
        <w:t>.</w:t>
      </w:r>
    </w:p>
    <w:p w14:paraId="7CF8884A" w14:textId="7BF3A56C"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19"/>
      </w:r>
      <w:r>
        <w:t xml:space="preserve">. Przewidywanym pozytywnym skutkiem troteryzacji jest przybliżenie się do rozwiązania będącego optimum globalnym. </w:t>
      </w:r>
      <w:commentRangeStart w:id="111"/>
      <w:r>
        <w:t>W szczególności</w:t>
      </w:r>
      <w:r w:rsidR="00C92B8E">
        <w:t xml:space="preserve"> w przestrzeni ciągłej (dla problemu minimalizacji)</w:t>
      </w:r>
      <w:r>
        <w:t xml:space="preserve"> </w:t>
      </w:r>
      <w:r w:rsidR="005465A3">
        <w:t>istnieje</w:t>
      </w:r>
      <w:r>
        <w:t xml:space="preserve"> gwarancj</w:t>
      </w:r>
      <w:r w:rsidR="006414C8">
        <w:t>a</w:t>
      </w:r>
      <w:r>
        <w:t>, że</w:t>
      </w:r>
      <w:r w:rsidRPr="004E53A4">
        <w:rPr>
          <w:rStyle w:val="Odwoanieprzypisudolnego"/>
        </w:rPr>
        <w:footnoteReference w:id="12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pPr>
              <w:pStyle w:val="Tekstpodstawowy"/>
              <w:numPr>
                <w:ilvl w:val="0"/>
                <w:numId w:val="6"/>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pPr>
              <w:pStyle w:val="Tekstpodstawowy"/>
              <w:numPr>
                <w:ilvl w:val="0"/>
                <w:numId w:val="6"/>
              </w:numPr>
              <w:jc w:val="right"/>
            </w:pPr>
          </w:p>
        </w:tc>
      </w:tr>
    </w:tbl>
    <w:p w14:paraId="51A922D1" w14:textId="2824593D" w:rsidR="00C92B8E" w:rsidRPr="0090298F" w:rsidRDefault="00C36201" w:rsidP="00C36201">
      <w:pPr>
        <w:pStyle w:val="Tekstpodstawowy"/>
      </w:pPr>
      <w:r>
        <w:t xml:space="preserve">przy czym należy pamiętać, że dla skończonych </w:t>
      </w:r>
      <w:r w:rsidRPr="0090298F">
        <w:rPr>
          <w:i/>
          <w:iCs/>
        </w:rPr>
        <w:t>K</w:t>
      </w:r>
      <w:r>
        <w:rPr>
          <w:i/>
          <w:iCs/>
        </w:rPr>
        <w:t xml:space="preserve"> </w:t>
      </w:r>
      <w:r>
        <w:t>nie</w:t>
      </w:r>
      <w:r w:rsidR="00BD401E">
        <w:t> </w:t>
      </w:r>
      <w:r>
        <w:t>ma</w:t>
      </w:r>
      <w:r w:rsidR="00BD401E">
        <w:t> </w:t>
      </w:r>
      <w:r>
        <w:t>gwarancji</w:t>
      </w:r>
      <w:r w:rsidR="004F3385">
        <w:t xml:space="preserve"> </w:t>
      </w:r>
      <w:r>
        <w:t>otrzymania dokładnego rozwiązania (stąd algorytm „przybliżonej optymalizacji”)</w:t>
      </w:r>
      <w:r w:rsidRPr="004E53A4">
        <w:rPr>
          <w:rStyle w:val="Odwoanieprzypisudolnego"/>
        </w:rPr>
        <w:footnoteReference w:id="121"/>
      </w:r>
      <w:r>
        <w:t>. Własność opisana równaniem 4</w:t>
      </w:r>
      <w:r w:rsidR="00273532">
        <w:t>5</w:t>
      </w:r>
      <w:r>
        <w:t xml:space="preserve"> </w:t>
      </w:r>
      <w:r>
        <w:lastRenderedPageBreak/>
        <w:t>jest tłumaczona nawiązaniem do procesu adiabatycznego, którego stroteryzowaną wersję stanowi QAOA</w:t>
      </w:r>
      <w:r w:rsidRPr="004E53A4">
        <w:rPr>
          <w:rStyle w:val="Odwoanieprzypisudolnego"/>
        </w:rPr>
        <w:footnoteReference w:id="122"/>
      </w:r>
      <w:r>
        <w:t>.</w:t>
      </w:r>
      <w:r w:rsidR="00C92B8E">
        <w:t xml:space="preserve"> Należy także zwrócić uwagę, że równania 45 i 46 odnoszą się do zjawisk fizycznych, a nie faktycznego działania algorytmu</w:t>
      </w:r>
      <w:r w:rsidR="00273532">
        <w:t>.</w:t>
      </w:r>
      <w:commentRangeEnd w:id="111"/>
      <w:r w:rsidR="00DF02ED">
        <w:rPr>
          <w:rStyle w:val="Odwoaniedokomentarza"/>
          <w:lang w:val="x-none" w:eastAsia="x-none"/>
        </w:rPr>
        <w:commentReference w:id="111"/>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3"/>
      </w:r>
      <w:r>
        <w:rPr>
          <w:i/>
          <w:iCs/>
        </w:rPr>
        <w:t>.</w:t>
      </w:r>
      <w:r>
        <w:t xml:space="preserve"> Wraz ze zwiększaniem się jakości maszyn kwantowych oraz rozwojem technik korekcji błędów, należy się spodziewać, że powyższy problem będzie miał coraz mniejsze znaczenie.</w:t>
      </w:r>
    </w:p>
    <w:p w14:paraId="20DD627E" w14:textId="0801515D" w:rsidR="00C36201" w:rsidRDefault="00C36201" w:rsidP="00F659F1">
      <w:pPr>
        <w:pStyle w:val="Tekstpodstawowy"/>
      </w:pPr>
      <w:r>
        <w:tab/>
        <w:t xml:space="preserve">Dobór parametrów oraz stopnia troteryzacji stanowi </w:t>
      </w:r>
      <w:r w:rsidR="009770DB">
        <w:t>jeden z</w:t>
      </w:r>
      <w:r>
        <w:t xml:space="preserve"> element</w:t>
      </w:r>
      <w:r w:rsidR="009770DB">
        <w:t>ów</w:t>
      </w:r>
      <w:r>
        <w:t xml:space="preserve">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ponieważ dokładniej jest przeszukiwana przestrzeń rozwiązań, przy czym zbyt mały kąt </w:t>
      </w:r>
      <m:oMath>
        <m:r>
          <m:rPr>
            <m:sty m:val="b"/>
          </m:rPr>
          <w:rPr>
            <w:rFonts w:ascii="Cambria Math" w:hAnsi="Cambria Math"/>
          </w:rPr>
          <m:t>β</m:t>
        </m:r>
      </m:oMath>
      <w:r>
        <w:t>, będzie skutkował trudnościami z wyjściem z pułapki minimum lokalnego</w:t>
      </w:r>
      <w:r w:rsidR="00A8522B">
        <w:t xml:space="preserve">. </w:t>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4"/>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2" w:name="_Toc140609779"/>
      <w:r>
        <w:t>Rozwinięcie algorytmu QAOA</w:t>
      </w:r>
      <w:bookmarkEnd w:id="112"/>
    </w:p>
    <w:p w14:paraId="63A362A5" w14:textId="5803E65A" w:rsidR="000D6792" w:rsidRDefault="00263C00" w:rsidP="00B612C7">
      <w:pPr>
        <w:pStyle w:val="Nagwek3"/>
      </w:pPr>
      <w:bookmarkStart w:id="113" w:name="_Toc140609780"/>
      <w:r>
        <w:t>Złożoność</w:t>
      </w:r>
      <w:r w:rsidR="0091667C">
        <w:t xml:space="preserve"> obliczeniowa i ograniczenia</w:t>
      </w:r>
      <w:r>
        <w:t xml:space="preserve"> QAOA</w:t>
      </w:r>
      <w:bookmarkEnd w:id="113"/>
    </w:p>
    <w:p w14:paraId="0E0C2D09" w14:textId="09CC2803"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5"/>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5"/>
      <w:r w:rsidR="00901931">
        <w:t xml:space="preserve">podwójnie </w:t>
      </w:r>
      <w:r>
        <w:t xml:space="preserve">wykładniczym </w:t>
      </w:r>
      <w:commentRangeEnd w:id="115"/>
      <w:r w:rsidR="00DF02ED">
        <w:rPr>
          <w:rStyle w:val="Odwoaniedokomentarza"/>
          <w:lang w:val="x-none" w:eastAsia="x-none"/>
        </w:rPr>
        <w:commentReference w:id="115"/>
      </w:r>
      <w:r>
        <w:t>wraz ze wzrostem głębokości algorytmu</w:t>
      </w:r>
      <w:r w:rsidRPr="004E53A4">
        <w:rPr>
          <w:rStyle w:val="Odwoanieprzypisudolnego"/>
        </w:rPr>
        <w:footnoteReference w:id="126"/>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7"/>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8"/>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16"/>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w:t>
      </w:r>
      <w:r w:rsidR="00A8522B">
        <w:t xml:space="preserve"> </w:t>
      </w:r>
      <w:r w:rsidR="003F3692">
        <w:t>że przejście do</w:t>
      </w:r>
      <w:r w:rsidR="00F9493A">
        <w:t> </w:t>
      </w:r>
      <w:r w:rsidR="003F3692">
        <w:t>stanów o niższym stopniu skomplikowania wielomianowego nie jest możliwe</w:t>
      </w:r>
      <w:commentRangeEnd w:id="116"/>
      <w:r w:rsidR="00DF02ED">
        <w:rPr>
          <w:rStyle w:val="Odwoaniedokomentarza"/>
          <w:lang w:val="x-none" w:eastAsia="x-none"/>
        </w:rPr>
        <w:commentReference w:id="116"/>
      </w:r>
      <w:r w:rsidR="009610BB" w:rsidRPr="004E53A4">
        <w:rPr>
          <w:rStyle w:val="Odwoanieprzypisudolnego"/>
        </w:rPr>
        <w:footnoteReference w:id="129"/>
      </w:r>
      <w:r w:rsidR="00CB2EDE">
        <w:t>.</w:t>
      </w:r>
      <w:r w:rsidR="00452861">
        <w:t xml:space="preserve"> Tak</w:t>
      </w:r>
      <w:r w:rsidR="00F9493A">
        <w:t> </w:t>
      </w:r>
      <w:r w:rsidR="00452861">
        <w:t>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0"/>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1"/>
      </w:r>
      <w:r w:rsidR="00332E0E">
        <w:t xml:space="preserve"> (na</w:t>
      </w:r>
      <w:r w:rsidR="00CB2EDE">
        <w:t> </w:t>
      </w:r>
      <w:r w:rsidR="00332E0E">
        <w:t>których początkowy był testowany algorytm QAOA)</w:t>
      </w:r>
      <w:r w:rsidR="00332E0E" w:rsidRPr="004E53A4">
        <w:rPr>
          <w:rStyle w:val="Odwoanieprzypisudolnego"/>
        </w:rPr>
        <w:footnoteReference w:id="132"/>
      </w:r>
      <w:r w:rsidR="00CB2EDE">
        <w:t>.</w:t>
      </w:r>
    </w:p>
    <w:p w14:paraId="0F1ED9AC" w14:textId="19800EEE"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 xml:space="preserve">jest typowym wyzwaniem dla algorytmów </w:t>
      </w:r>
      <w:r w:rsidR="009770DB">
        <w:t>optymalizacyjnych</w:t>
      </w:r>
      <w:r w:rsidR="008C4777">
        <w:t>.</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D5472B"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rsidRPr="004E53A4">
        <w:rPr>
          <w:rStyle w:val="Odwoanieprzypisudolnego"/>
        </w:rPr>
        <w:footnoteReference w:id="133"/>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w:t>
      </w:r>
      <w:r w:rsidR="00F9493A">
        <w:t> </w:t>
      </w:r>
      <w:r>
        <w:t>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4"/>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problemy o szerokich i wąskich barierach mają porównywalne wysokości tych barier (o</w:t>
      </w:r>
      <w:r w:rsidR="00CB2EDE">
        <w:t> </w:t>
      </w:r>
      <w:r w:rsidR="007E3EFD">
        <w:t>czym autorzy napisali wprost)</w:t>
      </w:r>
      <w:r w:rsidR="007E3EFD" w:rsidRPr="004E53A4">
        <w:rPr>
          <w:rStyle w:val="Odwoanieprzypisudolnego"/>
        </w:rPr>
        <w:footnoteReference w:id="135"/>
      </w:r>
      <w:r w:rsidR="00CB2EDE">
        <w:t>.</w:t>
      </w:r>
      <w:r w:rsidR="007E3EFD">
        <w:t xml:space="preserve"> Streif i Leib do tych badań dołączają algorytm QAOA, </w:t>
      </w:r>
      <w:r w:rsidR="007E3EFD">
        <w:lastRenderedPageBreak/>
        <w:t>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6"/>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7"/>
      </w:r>
      <w:r w:rsidR="00CB2EDE">
        <w:t>.</w:t>
      </w:r>
    </w:p>
    <w:p w14:paraId="04D029C6" w14:textId="72DA89CE" w:rsidR="00406EB6" w:rsidRDefault="00F36D84" w:rsidP="00B612C7">
      <w:pPr>
        <w:pStyle w:val="Nagwek3"/>
      </w:pPr>
      <w:bookmarkStart w:id="122" w:name="_Toc140609781"/>
      <w:r>
        <w:t>W</w:t>
      </w:r>
      <w:r w:rsidR="004F3EA3">
        <w:t xml:space="preserve">arm-starting </w:t>
      </w:r>
      <w:r w:rsidR="008C4777">
        <w:t>QAOA</w:t>
      </w:r>
      <w:bookmarkEnd w:id="122"/>
    </w:p>
    <w:p w14:paraId="51B24CC1" w14:textId="72E849CC"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8"/>
      </w:r>
      <w:r w:rsidR="009770DB">
        <w:t>, chociaż należy też zauważyć, że jest to jedynie własność graniczna, która nie musi mieć przełożenia na eksperymenty ze skończoną liczbę iteracji.</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39"/>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13E988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35843B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6161630B" w14:textId="596E9BB5" w:rsidR="00097576" w:rsidRDefault="00097576">
            <w:pPr>
              <w:pStyle w:val="Tekstpodstawowy"/>
              <w:numPr>
                <w:ilvl w:val="0"/>
                <w:numId w:val="11"/>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pPr>
              <w:pStyle w:val="Tekstpodstawowy"/>
              <w:numPr>
                <w:ilvl w:val="0"/>
                <w:numId w:val="11"/>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pPr>
              <w:pStyle w:val="Tekstpodstawowy"/>
              <w:numPr>
                <w:ilvl w:val="0"/>
                <w:numId w:val="11"/>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24"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24"/>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pPr>
              <w:pStyle w:val="Tekstpodstawowy"/>
              <w:numPr>
                <w:ilvl w:val="0"/>
                <w:numId w:val="11"/>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0"/>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pPr>
              <w:pStyle w:val="Tekstpodstawowy"/>
              <w:numPr>
                <w:ilvl w:val="0"/>
                <w:numId w:val="11"/>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2"/>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3"/>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7DA4F1EB" w:rsidR="005B6F53" w:rsidRPr="005C7980" w:rsidRDefault="005B6F53" w:rsidP="005B6F53">
      <w:pPr>
        <w:pStyle w:val="Legenda"/>
        <w:keepNext/>
        <w:rPr>
          <w:sz w:val="24"/>
          <w:szCs w:val="24"/>
        </w:rPr>
      </w:pPr>
      <w:bookmarkStart w:id="125" w:name="_Toc140609809"/>
      <w:r w:rsidRPr="005C7980">
        <w:rPr>
          <w:sz w:val="24"/>
          <w:szCs w:val="24"/>
        </w:rPr>
        <w:t xml:space="preserve">Rysunek </w:t>
      </w:r>
      <w:r w:rsidRPr="005C7980">
        <w:rPr>
          <w:sz w:val="24"/>
          <w:szCs w:val="24"/>
        </w:rPr>
        <w:fldChar w:fldCharType="begin"/>
      </w:r>
      <w:r w:rsidRPr="005C7980">
        <w:rPr>
          <w:sz w:val="24"/>
          <w:szCs w:val="24"/>
        </w:rPr>
        <w:instrText xml:space="preserve"> SEQ Rysunek \* ARABIC </w:instrText>
      </w:r>
      <w:r w:rsidRPr="005C7980">
        <w:rPr>
          <w:sz w:val="24"/>
          <w:szCs w:val="24"/>
        </w:rPr>
        <w:fldChar w:fldCharType="separate"/>
      </w:r>
      <w:r w:rsidR="00B04E3E">
        <w:rPr>
          <w:noProof/>
          <w:sz w:val="24"/>
          <w:szCs w:val="24"/>
        </w:rPr>
        <w:t>5</w:t>
      </w:r>
      <w:r w:rsidRPr="005C7980">
        <w:rPr>
          <w:noProof/>
          <w:sz w:val="24"/>
          <w:szCs w:val="24"/>
        </w:rPr>
        <w:fldChar w:fldCharType="end"/>
      </w:r>
      <w:r w:rsidRPr="005C7980">
        <w:rPr>
          <w:sz w:val="24"/>
          <w:szCs w:val="24"/>
        </w:rPr>
        <w:t xml:space="preserve">. Wartość rozwiązania po jednej iteracji WS-QAOA z parametrem </w:t>
      </w:r>
      <m:oMath>
        <m:r>
          <m:rPr>
            <m:sty m:val="bi"/>
          </m:rPr>
          <w:rPr>
            <w:rFonts w:ascii="Cambria Math" w:hAnsi="Cambria Math"/>
            <w:sz w:val="24"/>
            <w:szCs w:val="24"/>
          </w:rPr>
          <m:t>ε</m:t>
        </m:r>
      </m:oMath>
      <w:r w:rsidRPr="005C7980">
        <w:rPr>
          <w:iCs/>
          <w:sz w:val="24"/>
          <w:szCs w:val="24"/>
        </w:rPr>
        <w:t>.</w:t>
      </w:r>
      <w:bookmarkEnd w:id="125"/>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0B7668" w:rsidRPr="000B7668">
                    <w:rPr>
                      <w:sz w:val="20"/>
                      <w:szCs w:val="20"/>
                      <w:lang w:val="en-GB"/>
                    </w:rPr>
                    <w:t xml:space="preserve">D. J. Egger, J. Marecek, S. Woerner, </w:t>
                  </w:r>
                  <w:r w:rsidR="000B7668" w:rsidRPr="000B7668">
                    <w:rPr>
                      <w:i/>
                      <w:iCs/>
                      <w:sz w:val="20"/>
                      <w:szCs w:val="20"/>
                      <w:lang w:val="en-GB"/>
                    </w:rPr>
                    <w:t>Warm-starting quantum optimization</w:t>
                  </w:r>
                  <w:r w:rsidR="000B7668" w:rsidRPr="000B7668">
                    <w:rPr>
                      <w:sz w:val="20"/>
                      <w:szCs w:val="20"/>
                      <w:lang w:val="en-GB"/>
                    </w:rPr>
                    <w:t xml:space="preserve">, "Quantum", 17 czerwca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4"/>
      </w:r>
      <w:r w:rsidR="00CB2EDE">
        <w:rPr>
          <w:iCs/>
        </w:rPr>
        <w:t>.</w:t>
      </w:r>
    </w:p>
    <w:p w14:paraId="0D55EC98" w14:textId="09908590" w:rsidR="00F36D84" w:rsidRDefault="00F36D84" w:rsidP="00B612C7">
      <w:pPr>
        <w:pStyle w:val="Nagwek3"/>
      </w:pPr>
      <w:bookmarkStart w:id="127" w:name="_Toc140609782"/>
      <w:r>
        <w:t>Hiperoptymalizacja Bayesowska</w:t>
      </w:r>
      <w:bookmarkEnd w:id="127"/>
    </w:p>
    <w:p w14:paraId="6F685692" w14:textId="02A61962"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5"/>
      </w:r>
      <w:r w:rsidR="00DE2A33">
        <w:t>. Z racji specyfiki omawianego w rozdziale III eksperymentu zostanie przedstawiona inna metoda optymalizacji.</w:t>
      </w:r>
      <w:r w:rsidR="006725FC">
        <w:t xml:space="preserve"> Dla celów eksperymentalnych zostaną także</w:t>
      </w:r>
      <w:r w:rsidR="009F701F">
        <w:t xml:space="preserve"> uwzględnione</w:t>
      </w:r>
      <w:r w:rsidR="006725FC">
        <w:t xml:space="preserv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6"/>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7"/>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8"/>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49"/>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0"/>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pPr>
              <w:pStyle w:val="Tekstpodstawowy"/>
              <w:numPr>
                <w:ilvl w:val="0"/>
                <w:numId w:val="11"/>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pPr>
              <w:pStyle w:val="Tekstpodstawowy"/>
              <w:numPr>
                <w:ilvl w:val="0"/>
                <w:numId w:val="1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1"/>
      </w:r>
      <w:r>
        <w:rPr>
          <w:bCs/>
        </w:rPr>
        <w:t xml:space="preserve"> </w:t>
      </w:r>
      <w:r w:rsidRPr="004E53A4">
        <w:rPr>
          <w:rStyle w:val="Odwoanieprzypisudolnego"/>
        </w:rPr>
        <w:footnoteReference w:id="152"/>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pPr>
              <w:pStyle w:val="Tekstpodstawowy"/>
              <w:numPr>
                <w:ilvl w:val="0"/>
                <w:numId w:val="11"/>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pPr>
              <w:pStyle w:val="Tekstpodstawowy"/>
              <w:numPr>
                <w:ilvl w:val="0"/>
                <w:numId w:val="1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3"/>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4"/>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5"/>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pPr>
              <w:pStyle w:val="Tekstpodstawowy"/>
              <w:numPr>
                <w:ilvl w:val="0"/>
                <w:numId w:val="11"/>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pPr>
              <w:pStyle w:val="Tekstpodstawowy"/>
              <w:numPr>
                <w:ilvl w:val="0"/>
                <w:numId w:val="11"/>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6"/>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pPr>
              <w:pStyle w:val="Tekstpodstawowy"/>
              <w:numPr>
                <w:ilvl w:val="0"/>
                <w:numId w:val="11"/>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7"/>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8"/>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pPr>
              <w:pStyle w:val="Tekstpodstawowy"/>
              <w:numPr>
                <w:ilvl w:val="0"/>
                <w:numId w:val="11"/>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59"/>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pPr>
              <w:pStyle w:val="Tekstpodstawowy"/>
              <w:numPr>
                <w:ilvl w:val="0"/>
                <w:numId w:val="11"/>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0"/>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xml:space="preserve">). </w:t>
      </w:r>
      <w:commentRangeStart w:id="136"/>
      <w:r>
        <w:rPr>
          <w:bCs/>
          <w:iCs/>
        </w:rPr>
        <w:t>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artości brzegowych wiarygodności po wszystkich </w:t>
      </w:r>
      <w:commentRangeStart w:id="137"/>
      <w:r>
        <w:rPr>
          <w:bCs/>
          <w:iCs/>
        </w:rPr>
        <w:t>hiperparametrach</w:t>
      </w:r>
      <w:commentRangeEnd w:id="137"/>
      <w:r w:rsidR="00DF02ED">
        <w:rPr>
          <w:rStyle w:val="Odwoaniedokomentarza"/>
          <w:lang w:val="x-none" w:eastAsia="x-none"/>
        </w:rPr>
        <w:commentReference w:id="137"/>
      </w:r>
      <w:r>
        <w:rPr>
          <w:bCs/>
          <w:iCs/>
        </w:rPr>
        <w:t>:</w:t>
      </w:r>
      <w:commentRangeEnd w:id="136"/>
      <w:r w:rsidR="00DF02ED">
        <w:rPr>
          <w:rStyle w:val="Odwoaniedokomentarza"/>
          <w:lang w:val="x-none" w:eastAsia="x-none"/>
        </w:rPr>
        <w:commentReference w:id="136"/>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pPr>
              <w:pStyle w:val="Tekstpodstawowy"/>
              <w:numPr>
                <w:ilvl w:val="0"/>
                <w:numId w:val="11"/>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np. metodą </w:t>
      </w:r>
      <w:commentRangeStart w:id="138"/>
      <w:r>
        <w:rPr>
          <w:bCs/>
          <w:iCs/>
        </w:rPr>
        <w:t>MCMC</w:t>
      </w:r>
      <w:commentRangeEnd w:id="138"/>
      <w:r w:rsidR="00DF02ED">
        <w:rPr>
          <w:rStyle w:val="Odwoaniedokomentarza"/>
          <w:lang w:val="x-none" w:eastAsia="x-none"/>
        </w:rPr>
        <w:commentReference w:id="138"/>
      </w:r>
      <w:r>
        <w:rPr>
          <w:bCs/>
          <w:iCs/>
        </w:rPr>
        <w:t>)</w:t>
      </w:r>
      <w:r w:rsidR="006F7C3F" w:rsidRPr="004E53A4">
        <w:rPr>
          <w:rStyle w:val="Odwoanieprzypisudolnego"/>
        </w:rPr>
        <w:footnoteReference w:id="161"/>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pPr>
              <w:pStyle w:val="Tekstpodstawowy"/>
              <w:numPr>
                <w:ilvl w:val="0"/>
                <w:numId w:val="11"/>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pPr>
              <w:pStyle w:val="Tekstpodstawowy"/>
              <w:numPr>
                <w:ilvl w:val="0"/>
                <w:numId w:val="11"/>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pPr>
              <w:pStyle w:val="Tekstpodstawowy"/>
              <w:numPr>
                <w:ilvl w:val="0"/>
                <w:numId w:val="1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3"/>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4"/>
      </w:r>
      <w:r>
        <w:rPr>
          <w:bCs/>
        </w:rPr>
        <w:t>:</w:t>
      </w:r>
    </w:p>
    <w:p w14:paraId="39CC2B41" w14:textId="3422E5BD" w:rsidR="00D8108E" w:rsidRDefault="00D8108E">
      <w:pPr>
        <w:pStyle w:val="Tekstpodstawowy"/>
        <w:numPr>
          <w:ilvl w:val="0"/>
          <w:numId w:val="14"/>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pPr>
        <w:pStyle w:val="Tekstpodstawowy"/>
        <w:numPr>
          <w:ilvl w:val="0"/>
          <w:numId w:val="14"/>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pPr>
        <w:pStyle w:val="Tekstpodstawowy"/>
        <w:numPr>
          <w:ilvl w:val="0"/>
          <w:numId w:val="14"/>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pPr>
        <w:pStyle w:val="Tekstpodstawowy"/>
        <w:numPr>
          <w:ilvl w:val="0"/>
          <w:numId w:val="14"/>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pPr>
        <w:pStyle w:val="Tekstpodstawowy"/>
        <w:numPr>
          <w:ilvl w:val="0"/>
          <w:numId w:val="14"/>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pPr>
        <w:pStyle w:val="Tekstpodstawowy"/>
        <w:numPr>
          <w:ilvl w:val="0"/>
          <w:numId w:val="14"/>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pPr>
        <w:pStyle w:val="Tekstpodstawowy"/>
        <w:numPr>
          <w:ilvl w:val="0"/>
          <w:numId w:val="14"/>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pPr>
        <w:pStyle w:val="Tekstpodstawowy"/>
        <w:numPr>
          <w:ilvl w:val="0"/>
          <w:numId w:val="14"/>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pPr>
        <w:pStyle w:val="Tekstpodstawowy"/>
        <w:numPr>
          <w:ilvl w:val="0"/>
          <w:numId w:val="14"/>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pPr>
        <w:pStyle w:val="Tekstpodstawowy"/>
        <w:numPr>
          <w:ilvl w:val="0"/>
          <w:numId w:val="14"/>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pPr>
        <w:pStyle w:val="Tekstpodstawowy"/>
        <w:numPr>
          <w:ilvl w:val="0"/>
          <w:numId w:val="14"/>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pPr>
        <w:pStyle w:val="Tekstpodstawowy"/>
        <w:numPr>
          <w:ilvl w:val="0"/>
          <w:numId w:val="14"/>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CB2ACBF" w14:textId="108465A8" w:rsidR="00187769"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w:t>
      </w:r>
      <w:r w:rsidR="00F9493A">
        <w:rPr>
          <w:bCs/>
          <w:iCs/>
        </w:rPr>
        <w:t> </w:t>
      </w:r>
      <w:r>
        <w:rPr>
          <w:bCs/>
          <w:iCs/>
        </w:rPr>
        <w:t>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5"/>
      </w:r>
      <w:r w:rsidR="00A33BCF">
        <w:rPr>
          <w:bCs/>
          <w:iCs/>
        </w:rPr>
        <w:t>.</w:t>
      </w:r>
    </w:p>
    <w:p w14:paraId="0064297C" w14:textId="77777777" w:rsidR="00187769" w:rsidRDefault="00187769" w:rsidP="00CA1203">
      <w:pPr>
        <w:pStyle w:val="Tekstpodstawowy"/>
        <w:rPr>
          <w:bCs/>
          <w:iCs/>
        </w:rPr>
      </w:pPr>
    </w:p>
    <w:p w14:paraId="72287E93" w14:textId="77777777" w:rsidR="00187769" w:rsidRDefault="00187769" w:rsidP="00CA1203">
      <w:pPr>
        <w:pStyle w:val="Tekstpodstawowy"/>
        <w:rPr>
          <w:bCs/>
          <w:iCs/>
        </w:rPr>
      </w:pPr>
    </w:p>
    <w:p w14:paraId="311A97AE" w14:textId="77777777" w:rsidR="00187769" w:rsidRPr="00CA1203" w:rsidRDefault="00187769"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66D11FBA" w:rsidR="00F659F1" w:rsidRPr="002157FB" w:rsidRDefault="00F659F1" w:rsidP="00F659F1">
      <w:pPr>
        <w:pStyle w:val="Tekstpodstawowy"/>
        <w:rPr>
          <w:bCs/>
        </w:rPr>
      </w:pPr>
      <w:r w:rsidRPr="002E2EAA">
        <w:tab/>
      </w:r>
      <w:r w:rsidR="00E6349D" w:rsidRPr="00E6349D">
        <w:t>W powyższym rozdziale pokaza</w:t>
      </w:r>
      <w:r w:rsidR="00E6349D">
        <w:t xml:space="preserve">no z jakich części składa się </w:t>
      </w:r>
      <w:r w:rsidR="0035315D">
        <w:t>algorytm</w:t>
      </w:r>
      <w:r w:rsidR="00E6349D">
        <w:t xml:space="preserve">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w:t>
      </w:r>
      <w:r w:rsidR="0035315D">
        <w:t xml:space="preserve"> tj.</w:t>
      </w:r>
      <w:r w:rsidR="00E6349D">
        <w:t xml:space="preserve"> konstrukcję i</w:t>
      </w:r>
      <w:r w:rsidR="00E24999">
        <w:t> </w:t>
      </w:r>
      <w:r w:rsidR="00E6349D">
        <w:t>parametryzację Hamiltonianów celu i Hamiltonianów mieszających</w:t>
      </w:r>
      <w:r w:rsidR="002157FB">
        <w:t xml:space="preserve">. Przedstawiono zalety </w:t>
      </w:r>
      <w:r w:rsidR="00E24999">
        <w:t>oraz </w:t>
      </w:r>
      <w:r w:rsidR="002157FB">
        <w:t>wady techniki zwanej troteryzacją</w:t>
      </w:r>
      <w:r w:rsidR="0035315D">
        <w:t>.</w:t>
      </w:r>
      <w:r w:rsidR="002157FB">
        <w:t xml:space="preserve"> </w:t>
      </w:r>
      <w:r w:rsidR="0035315D">
        <w:t xml:space="preserve">Poruszono kwestię ustalania </w:t>
      </w:r>
      <w:r w:rsidR="002157FB">
        <w:t xml:space="preserve">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35315D">
        <w:rPr>
          <w:bCs/>
        </w:rPr>
        <w:t xml:space="preserve">. Omówiono kwestię </w:t>
      </w:r>
      <w:r w:rsidR="002157FB">
        <w:rPr>
          <w:bCs/>
        </w:rPr>
        <w:t>zagadnienia zachłanności algorytmu oraz jego zdolności do</w:t>
      </w:r>
      <w:r w:rsidR="00E24999">
        <w:rPr>
          <w:bCs/>
        </w:rPr>
        <w:t> </w:t>
      </w:r>
      <w:r w:rsidR="002157FB">
        <w:rPr>
          <w:bCs/>
        </w:rPr>
        <w:t xml:space="preserve">eksploracji przestrzeni rozwiązań. </w:t>
      </w:r>
      <w:r w:rsidR="0035315D">
        <w:rPr>
          <w:bCs/>
        </w:rPr>
        <w:t xml:space="preserve">Zapoznano </w:t>
      </w:r>
      <w:r w:rsidR="002157FB">
        <w:rPr>
          <w:bCs/>
        </w:rPr>
        <w:t>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40" w:name="_Toc140609783"/>
      <w:r w:rsidR="00F659F1">
        <w:rPr>
          <w:lang w:val="en-US"/>
        </w:rPr>
        <w:t>Implementacja</w:t>
      </w:r>
      <w:r>
        <w:rPr>
          <w:lang w:val="en-US"/>
        </w:rPr>
        <w:t xml:space="preserve"> algorytmu</w:t>
      </w:r>
      <w:bookmarkEnd w:id="140"/>
    </w:p>
    <w:p w14:paraId="488E1A1E" w14:textId="280EA0C1"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w:t>
      </w:r>
      <w:r w:rsidR="00431C08">
        <w:t xml:space="preserve">sprawdzenie </w:t>
      </w:r>
      <w:r w:rsidR="00584266">
        <w:t xml:space="preserve">czy zastosowanie algorytmu QAOA z Bayesowką hiperoptymalizacją parametrów stanowi opłacalną metodę rozwiązywania problemu </w:t>
      </w:r>
      <w:r w:rsidR="009F701F">
        <w:t>marszrutyzacji</w:t>
      </w:r>
      <w:r w:rsidR="00584266">
        <w:t>. Pierwsza część stanowi opis przygotowania do eksperymentów w postaci przedstawienia grafów, na których zostanie dokonana optymalizacja, opis infrastruktury oraz algorytmów służących za podstawę do</w:t>
      </w:r>
      <w:r w:rsidR="00F9493A">
        <w:t> </w:t>
      </w:r>
      <w:r w:rsidR="00584266">
        <w:t>oceny algorytmu QAOA względem innych metod</w:t>
      </w:r>
      <w:r w:rsidR="000C1F51">
        <w:t>.</w:t>
      </w:r>
      <w:r w:rsidR="009F701F">
        <w:t xml:space="preserve"> Następnie zostaną ukazane wyniki wraz z krótką analizą, a na koniec zostaną przedstawione wnioski i rekomendacje.</w:t>
      </w:r>
    </w:p>
    <w:p w14:paraId="0E8CCD97" w14:textId="30097C57" w:rsidR="00F659F1" w:rsidRDefault="005046E3" w:rsidP="00325B73">
      <w:pPr>
        <w:pStyle w:val="Nagwek2"/>
      </w:pPr>
      <w:bookmarkStart w:id="141" w:name="_Toc140609784"/>
      <w:r>
        <w:t>Przygotowanie eksperymentu</w:t>
      </w:r>
      <w:bookmarkEnd w:id="141"/>
    </w:p>
    <w:p w14:paraId="2BDB5F98" w14:textId="498BDCC1" w:rsidR="009A2333" w:rsidRDefault="00E25008" w:rsidP="00E25008">
      <w:pPr>
        <w:pStyle w:val="Nagwek3"/>
      </w:pPr>
      <w:bookmarkStart w:id="142" w:name="_Toc140609785"/>
      <w:r>
        <w:t>Infrastruktura</w:t>
      </w:r>
      <w:r w:rsidR="007B0D48">
        <w:t>, oprogramowanie i algorytmy</w:t>
      </w:r>
      <w:bookmarkEnd w:id="142"/>
      <w:r w:rsidR="005046E3">
        <w:tab/>
      </w:r>
    </w:p>
    <w:p w14:paraId="241F61DC" w14:textId="4A630864" w:rsidR="009A2333" w:rsidRDefault="009A2333" w:rsidP="009A2333">
      <w:pPr>
        <w:pStyle w:val="Tekstpodstawowy"/>
      </w:pPr>
      <w:r>
        <w:tab/>
        <w:t xml:space="preserve">Do obliczeń </w:t>
      </w:r>
      <w:r w:rsidR="009F701F">
        <w:t>klasycznych</w:t>
      </w:r>
      <w:r>
        <w:t xml:space="preserve"> wykorzystano język Python </w:t>
      </w:r>
      <w:r w:rsidR="009F701F">
        <w:t xml:space="preserve">oraz </w:t>
      </w:r>
      <w:r>
        <w:t>platformę IBM Quantum Lab. Obecne tam środowisko Jupyter Lab umożliwia pisanie kodu w</w:t>
      </w:r>
      <w:r w:rsidR="005C46EC">
        <w:t> </w:t>
      </w:r>
      <w:r>
        <w:t>języku Python w</w:t>
      </w:r>
      <w:r w:rsidR="009F701F">
        <w:t> </w:t>
      </w:r>
      <w:r>
        <w:t>edytorze Jupyter Notebook. Dzięki zastosowaniu platformy IBM Quantum Lab użytkownik ma dostęp do środowiska z zainstalowanymi niezbędnymi pakietami, w szczególności z</w:t>
      </w:r>
      <w:r w:rsidR="009F701F">
        <w:t> </w:t>
      </w:r>
      <w:r>
        <w:t xml:space="preserve">stabilnymi wersjami modułu qiskit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qiskit-optimization, jednak wymagał on wprowadzenia modyfikacji (opisanych w rozdziale III.1.</w:t>
      </w:r>
      <w:r w:rsidR="009F701F">
        <w:t>2</w:t>
      </w:r>
      <w:r w:rsidR="00E25008">
        <w:t>).</w:t>
      </w:r>
      <w:r w:rsidR="00443D1E">
        <w:t xml:space="preserve"> Pakiet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w:t>
      </w:r>
      <w:r w:rsidR="009F701F">
        <w:t xml:space="preserve"> biblioteki</w:t>
      </w:r>
      <w:r w:rsidR="00443D1E">
        <w:t xml:space="preserve"> matplotlib oraz pandas, pakiety scipy oraz numpy pozwoliły na</w:t>
      </w:r>
      <w:r w:rsidR="00F9493A">
        <w:t> </w:t>
      </w:r>
      <w:r w:rsidR="00443D1E">
        <w:t>wdrożenie innych, klasycznych optymalizatorów, opisanych dalej.</w:t>
      </w:r>
    </w:p>
    <w:p w14:paraId="24DCED95" w14:textId="7B6E4584" w:rsidR="00335A67" w:rsidRDefault="00335A67" w:rsidP="007B0D48">
      <w:pPr>
        <w:pStyle w:val="Tekstpodstawowy"/>
      </w:pPr>
      <w:r>
        <w:tab/>
        <w:t xml:space="preserve">Do obliczeń kwantowych wykorzystano system </w:t>
      </w:r>
      <w:r>
        <w:rPr>
          <w:i/>
          <w:iCs/>
        </w:rPr>
        <w:t>ibm_</w:t>
      </w:r>
      <w:r w:rsidR="00E12893">
        <w:rPr>
          <w:i/>
          <w:iCs/>
        </w:rPr>
        <w:t>jakarta</w:t>
      </w:r>
      <w:r>
        <w:t xml:space="preserve"> </w:t>
      </w:r>
      <w:r w:rsidR="00334D42">
        <w:t>z</w:t>
      </w:r>
      <w:r>
        <w:t xml:space="preserve"> 7 kubita</w:t>
      </w:r>
      <w:r w:rsidR="00334D42">
        <w:t>mi</w:t>
      </w:r>
      <w:r>
        <w:t>, objętości kwantowej</w:t>
      </w:r>
      <w:r w:rsidR="00334D42">
        <w:t xml:space="preserve"> równej</w:t>
      </w:r>
      <w:r>
        <w:t xml:space="preserve"> </w:t>
      </w:r>
      <w:r w:rsidR="00E12893">
        <w:t>16</w:t>
      </w:r>
      <w:r>
        <w:t>, 2</w:t>
      </w:r>
      <w:r w:rsidR="00E12893">
        <w:t>4</w:t>
      </w:r>
      <w:r>
        <w:t xml:space="preserve">00 CLOPS-ach, bazujący na procesorze kwantowym Falcon r5.11H. </w:t>
      </w:r>
      <w:r>
        <w:lastRenderedPageBreak/>
        <w:t>Falcon był to pierwszy procesor kwantowy od którego IBM rozpoczął plan podwajania liczby kubitów co rok – pierwsza wersja procesora Falcon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6"/>
      </w:r>
      <w:r w:rsidR="00033206">
        <w:t>.</w:t>
      </w:r>
    </w:p>
    <w:p w14:paraId="349BC59B" w14:textId="05690D87" w:rsidR="000C1F51" w:rsidRPr="000C1F51" w:rsidRDefault="000C1F51" w:rsidP="000C1F51">
      <w:pPr>
        <w:pStyle w:val="Legenda"/>
        <w:keepNext/>
        <w:rPr>
          <w:sz w:val="24"/>
          <w:szCs w:val="24"/>
        </w:rPr>
      </w:pPr>
      <w:bookmarkStart w:id="144" w:name="_Toc140609799"/>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00B04E3E">
        <w:rPr>
          <w:noProof/>
          <w:sz w:val="24"/>
          <w:szCs w:val="24"/>
        </w:rPr>
        <w:t>2</w:t>
      </w:r>
      <w:r w:rsidRPr="000C1F51">
        <w:rPr>
          <w:noProof/>
          <w:sz w:val="24"/>
          <w:szCs w:val="24"/>
        </w:rPr>
        <w:fldChar w:fldCharType="end"/>
      </w:r>
      <w:r w:rsidRPr="000C1F51">
        <w:rPr>
          <w:sz w:val="24"/>
          <w:szCs w:val="24"/>
        </w:rPr>
        <w:t>. Wersje oprogramowania użyte w czasie eksperymentów.</w:t>
      </w:r>
      <w:bookmarkEnd w:id="144"/>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r>
              <w:t>numpy</w:t>
            </w:r>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r>
              <w:t>qiskit</w:t>
            </w:r>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r>
              <w:t>pandas</w:t>
            </w:r>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r>
              <w:t>qiskit-optimization</w:t>
            </w:r>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r>
              <w:t>networkx</w:t>
            </w:r>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r>
              <w:t>qiskit-aer</w:t>
            </w:r>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r>
              <w:t>matplotlib</w:t>
            </w:r>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r>
              <w:t>cotengra</w:t>
            </w:r>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r>
              <w:t>scikit-optimize (skop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r>
              <w:t>quimb</w:t>
            </w:r>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r w:rsidRPr="00B25BD9">
              <w:t>scipy</w:t>
            </w:r>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bookmarkStart w:id="145" w:name="_Hlk140603683"/>
      <w:r w:rsidR="00A27131" w:rsidRPr="00A27131">
        <w:t>NumPyMinimumEigensolver</w:t>
      </w:r>
      <w:bookmarkEnd w:id="145"/>
      <w:r w:rsidR="00A27131">
        <w:t xml:space="preserve"> będący klasycznym algorytmem zaimplementowanym </w:t>
      </w:r>
      <w:r w:rsidR="00A27131" w:rsidRPr="00033206">
        <w:t>w bibliotece</w:t>
      </w:r>
      <w:r w:rsidR="00ED5995">
        <w:t xml:space="preserve"> qiskit, ale </w:t>
      </w:r>
      <w:r w:rsidR="00033206">
        <w:t>zbudowanym na podstawie implementacji w</w:t>
      </w:r>
      <w:r w:rsidR="005C46EC">
        <w:t> </w:t>
      </w:r>
      <w:r>
        <w:t>bibliotece</w:t>
      </w:r>
      <w:r w:rsidR="00A27131">
        <w:t xml:space="preserve"> numpy.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7"/>
      </w:r>
      <w:r w:rsidR="006143CD">
        <w:t>.</w:t>
      </w:r>
    </w:p>
    <w:p w14:paraId="62616A8C" w14:textId="0979F9F6"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8"/>
      </w:r>
      <w:r>
        <w:t>.</w:t>
      </w:r>
    </w:p>
    <w:p w14:paraId="4AE570AD" w14:textId="157A4851"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7B41A2">
        <w:t xml:space="preserve">Ze względu na niewielki rozmiar opisanych dalej problemów zdecydowano się zastosować troteryzację pojedynczą, stąd też w dalszej części </w:t>
      </w:r>
      <m:oMath>
        <m:r>
          <m:rPr>
            <m:sty m:val="p"/>
          </m:rPr>
          <w:rPr>
            <w:rFonts w:ascii="Cambria Math" w:hAnsi="Cambria Math"/>
          </w:rPr>
          <m:t>β</m:t>
        </m:r>
      </m:oMath>
      <w:r w:rsidR="007B41A2">
        <w:t xml:space="preserve"> i</w:t>
      </w:r>
      <w:r w:rsidR="00F9493A">
        <w:t> </w:t>
      </w:r>
      <m:oMath>
        <m:r>
          <m:rPr>
            <m:sty m:val="b"/>
          </m:rPr>
          <w:rPr>
            <w:rFonts w:ascii="Cambria Math" w:hAnsi="Cambria Math"/>
          </w:rPr>
          <m:t>β</m:t>
        </m:r>
      </m:oMath>
      <w:r w:rsidR="007B41A2">
        <w:rPr>
          <w:b/>
          <w:bCs/>
        </w:rPr>
        <w:t xml:space="preserve"> </w:t>
      </w:r>
      <w:r w:rsidR="007B41A2">
        <w:t xml:space="preserve">oraz </w:t>
      </w:r>
      <m:oMath>
        <m:r>
          <m:rPr>
            <m:sty m:val="p"/>
          </m:rPr>
          <w:rPr>
            <w:rFonts w:ascii="Cambria Math" w:hAnsi="Cambria Math"/>
          </w:rPr>
          <m:t>γ</m:t>
        </m:r>
      </m:oMath>
      <w:r w:rsidR="007B41A2">
        <w:t xml:space="preserve"> i </w:t>
      </w:r>
      <m:oMath>
        <m:r>
          <m:rPr>
            <m:sty m:val="b"/>
          </m:rPr>
          <w:rPr>
            <w:rFonts w:ascii="Cambria Math" w:hAnsi="Cambria Math"/>
          </w:rPr>
          <m:t>γ</m:t>
        </m:r>
      </m:oMath>
      <w:r w:rsidR="007B41A2">
        <w:t xml:space="preserve"> będą znaczeniowo tożsame.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w:t>
      </w:r>
      <w:r w:rsidR="005D2169">
        <w:t> </w:t>
      </w:r>
      <w:r w:rsidR="009800CE">
        <w:t>hiperoptymalizacji klasycznej oraz funkcj</w:t>
      </w:r>
      <w:r w:rsidR="00187769">
        <w:t>ę</w:t>
      </w:r>
      <w:r w:rsidR="009800CE">
        <w:t xml:space="preserve"> scalająca część kwantową algorytmu QAOA z</w:t>
      </w:r>
      <w:r w:rsidR="005D2169">
        <w:t> </w:t>
      </w:r>
      <w:r w:rsidR="009800CE">
        <w:t>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w:t>
      </w:r>
      <w:r w:rsidR="007B41A2">
        <w:t>.</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w:t>
      </w:r>
      <w:r w:rsidR="005B7074">
        <w:lastRenderedPageBreak/>
        <w:t>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69"/>
      </w:r>
      <w:r w:rsidR="005B7074">
        <w:t>.</w:t>
      </w:r>
    </w:p>
    <w:p w14:paraId="283EDF1E" w14:textId="72DADEBA" w:rsidR="00E25008" w:rsidRDefault="007B0D48" w:rsidP="00E25008">
      <w:pPr>
        <w:pStyle w:val="Nagwek3"/>
      </w:pPr>
      <w:bookmarkStart w:id="146" w:name="_Toc140609786"/>
      <w:r>
        <w:t>Dane i s</w:t>
      </w:r>
      <w:r w:rsidR="00E25008">
        <w:t>formułowanie problemu</w:t>
      </w:r>
      <w:bookmarkEnd w:id="146"/>
    </w:p>
    <w:p w14:paraId="208F6497" w14:textId="02906E26"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9F701F">
        <w:t> </w:t>
      </w:r>
      <w:r>
        <w:t xml:space="preserve">ewentualne </w:t>
      </w:r>
      <w:r w:rsidR="009F701F">
        <w:t xml:space="preserve">oskarżenie o </w:t>
      </w:r>
      <w:r>
        <w:t>naruszenie twierdzeni</w:t>
      </w:r>
      <w:r w:rsidR="009F701F">
        <w:t>a</w:t>
      </w:r>
      <w:r>
        <w:t xml:space="preserve"> nierówności trójkąta dla zestawu F1</w:t>
      </w:r>
      <w:r w:rsidR="009F701F">
        <w:t xml:space="preserve"> nie</w:t>
      </w:r>
      <w:r w:rsidR="00F9493A">
        <w:t> </w:t>
      </w:r>
      <w:r w:rsidR="009F701F">
        <w:t>jest zasadne</w:t>
      </w:r>
      <w:r>
        <w:t>, ponieważ czas przejazdu (uznawany tutaj za odległość) nie musi odpowiadać długości metrycznej trasy, a ta w rzeczywistości nie zawsze będzie miała postać odcinka. Pozostałe dwa zestawy (T2 oraz F2) stanowią problem oparty o dane podane przez Główny Urząd Statystyczny (GUS) i dotyc</w:t>
      </w:r>
      <w:r w:rsidR="009F701F">
        <w:t>zą</w:t>
      </w:r>
      <w:r>
        <w:t xml:space="preserve">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0"/>
      </w:r>
      <w:r w:rsidR="00113CCB">
        <w:t>.</w:t>
      </w:r>
      <w:r>
        <w:t xml:space="preserve"> Macierze odległości dla poszczególnych zestawów przedstawiono w</w:t>
      </w:r>
      <w:r w:rsidR="00113CCB">
        <w:t xml:space="preserve"> tabeli 3.</w:t>
      </w:r>
    </w:p>
    <w:p w14:paraId="3812A989" w14:textId="6C7A593A" w:rsidR="00E25008" w:rsidRPr="00187769" w:rsidRDefault="00E25008" w:rsidP="00E25008">
      <w:pPr>
        <w:pStyle w:val="Legenda"/>
        <w:keepNext/>
        <w:jc w:val="both"/>
        <w:rPr>
          <w:sz w:val="24"/>
          <w:szCs w:val="24"/>
        </w:rPr>
      </w:pPr>
      <w:bookmarkStart w:id="147" w:name="_Toc140609800"/>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B04E3E">
        <w:rPr>
          <w:noProof/>
          <w:sz w:val="24"/>
          <w:szCs w:val="24"/>
        </w:rPr>
        <w:t>3</w:t>
      </w:r>
      <w:r w:rsidRPr="00187769">
        <w:rPr>
          <w:noProof/>
          <w:sz w:val="24"/>
          <w:szCs w:val="24"/>
        </w:rPr>
        <w:fldChar w:fldCharType="end"/>
      </w:r>
      <w:r w:rsidRPr="00187769">
        <w:rPr>
          <w:sz w:val="24"/>
          <w:szCs w:val="24"/>
        </w:rPr>
        <w:t>. Macierze odległości dla grafów używanych w eksperymentach.</w:t>
      </w:r>
      <w:bookmarkEnd w:id="147"/>
      <w:r w:rsidR="00686DFE" w:rsidRPr="00187769">
        <w:rPr>
          <w:sz w:val="24"/>
          <w:szCs w:val="24"/>
        </w:rPr>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003D709C" w:rsidR="00686DFE" w:rsidRPr="00187769" w:rsidRDefault="00686DFE" w:rsidP="00686DFE">
      <w:pPr>
        <w:pStyle w:val="Legenda"/>
        <w:keepNext/>
        <w:rPr>
          <w:sz w:val="24"/>
          <w:szCs w:val="24"/>
        </w:rPr>
      </w:pPr>
      <w:bookmarkStart w:id="148" w:name="_Toc140609801"/>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B04E3E">
        <w:rPr>
          <w:noProof/>
          <w:sz w:val="24"/>
          <w:szCs w:val="24"/>
        </w:rPr>
        <w:t>4</w:t>
      </w:r>
      <w:r w:rsidRPr="00187769">
        <w:rPr>
          <w:noProof/>
          <w:sz w:val="24"/>
          <w:szCs w:val="24"/>
        </w:rPr>
        <w:fldChar w:fldCharType="end"/>
      </w:r>
      <w:r w:rsidRPr="00187769">
        <w:rPr>
          <w:sz w:val="24"/>
          <w:szCs w:val="24"/>
        </w:rPr>
        <w:t>. Redukcja rozmiaru problemu VRP.</w:t>
      </w:r>
      <w:bookmarkEnd w:id="148"/>
      <w:r w:rsidRPr="00187769">
        <w:rPr>
          <w:sz w:val="24"/>
          <w:szCs w:val="24"/>
        </w:rP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pPr>
              <w:pStyle w:val="Tekstpodstawowy"/>
              <w:numPr>
                <w:ilvl w:val="0"/>
                <w:numId w:val="16"/>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D8DEBF9"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drugiej strony zbyt wysoki mnożnik będzie powstrzymał algorytm przed eksploracją przestrzeni rozwiązań</w:t>
      </w:r>
      <w:r w:rsidR="00EF0E43">
        <w:t xml:space="preserve"> </w:t>
      </w:r>
      <w:r>
        <w:t xml:space="preserve">–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pPr>
              <w:pStyle w:val="Tekstpodstawowy"/>
              <w:numPr>
                <w:ilvl w:val="0"/>
                <w:numId w:val="16"/>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pPr>
              <w:pStyle w:val="Tekstpodstawowy"/>
              <w:numPr>
                <w:ilvl w:val="0"/>
                <w:numId w:val="16"/>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000000"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pPr>
              <w:pStyle w:val="Tekstpodstawowy"/>
              <w:numPr>
                <w:ilvl w:val="0"/>
                <w:numId w:val="17"/>
              </w:numPr>
              <w:jc w:val="right"/>
            </w:pPr>
          </w:p>
        </w:tc>
      </w:tr>
    </w:tbl>
    <w:p w14:paraId="37C552C8" w14:textId="1B5592A8" w:rsidR="00D730BF" w:rsidRDefault="00113CCB" w:rsidP="00BA0E73">
      <w:pPr>
        <w:pStyle w:val="Tekstpodstawowy"/>
      </w:pPr>
      <w:r>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000000"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pPr>
              <w:pStyle w:val="Tekstpodstawowy"/>
              <w:numPr>
                <w:ilvl w:val="0"/>
                <w:numId w:val="18"/>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28E702A0" w:rsidR="00912665" w:rsidRPr="00113CCB" w:rsidRDefault="00912665" w:rsidP="00912665">
      <w:pPr>
        <w:pStyle w:val="Legenda"/>
        <w:keepNext/>
        <w:rPr>
          <w:sz w:val="24"/>
          <w:szCs w:val="24"/>
        </w:rPr>
      </w:pPr>
      <w:bookmarkStart w:id="149" w:name="_Toc140609802"/>
      <w:r w:rsidRPr="00113CCB">
        <w:rPr>
          <w:sz w:val="24"/>
          <w:szCs w:val="24"/>
        </w:rPr>
        <w:t xml:space="preserve">Tabela </w:t>
      </w:r>
      <w:r w:rsidRPr="00113CCB">
        <w:rPr>
          <w:sz w:val="24"/>
          <w:szCs w:val="24"/>
        </w:rPr>
        <w:fldChar w:fldCharType="begin"/>
      </w:r>
      <w:r w:rsidRPr="00113CCB">
        <w:rPr>
          <w:sz w:val="24"/>
          <w:szCs w:val="24"/>
        </w:rPr>
        <w:instrText xml:space="preserve"> SEQ Tabela \* ARABIC </w:instrText>
      </w:r>
      <w:r w:rsidRPr="00113CCB">
        <w:rPr>
          <w:sz w:val="24"/>
          <w:szCs w:val="24"/>
        </w:rPr>
        <w:fldChar w:fldCharType="separate"/>
      </w:r>
      <w:r w:rsidR="00B04E3E">
        <w:rPr>
          <w:noProof/>
          <w:sz w:val="24"/>
          <w:szCs w:val="24"/>
        </w:rPr>
        <w:t>5</w:t>
      </w:r>
      <w:r w:rsidRPr="00113CCB">
        <w:rPr>
          <w:noProof/>
          <w:sz w:val="24"/>
          <w:szCs w:val="24"/>
        </w:rPr>
        <w:fldChar w:fldCharType="end"/>
      </w:r>
      <w:r w:rsidRPr="00113CCB">
        <w:rPr>
          <w:sz w:val="24"/>
          <w:szCs w:val="24"/>
        </w:rPr>
        <w:t>. Mnożniki funkcji kary dla lokalnych warunków ograniczających.</w:t>
      </w:r>
      <w:bookmarkEnd w:id="149"/>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50" w:name="_Toc140609787"/>
      <w:r>
        <w:t>Postać QUBO problemu</w:t>
      </w:r>
      <w:bookmarkEnd w:id="150"/>
    </w:p>
    <w:p w14:paraId="4443770B" w14:textId="1AAE2728" w:rsidR="005174B2" w:rsidRDefault="00113CCB" w:rsidP="005174B2">
      <w:pPr>
        <w:pStyle w:val="Tekstpodstawowy"/>
      </w:pPr>
      <w:r>
        <w:tab/>
      </w:r>
      <w:r w:rsidR="008139F3">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pPr>
        <w:pStyle w:val="Tekstpodstawowy"/>
        <w:numPr>
          <w:ilvl w:val="0"/>
          <w:numId w:val="12"/>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pPr>
        <w:pStyle w:val="Tekstpodstawowy"/>
        <w:numPr>
          <w:ilvl w:val="0"/>
          <w:numId w:val="12"/>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pPr>
        <w:pStyle w:val="Tekstpodstawowy"/>
        <w:numPr>
          <w:ilvl w:val="0"/>
          <w:numId w:val="12"/>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pPr>
        <w:pStyle w:val="Tekstpodstawowy"/>
        <w:numPr>
          <w:ilvl w:val="0"/>
          <w:numId w:val="12"/>
        </w:numPr>
      </w:pPr>
      <w:r>
        <w:t>T1 z ograniczeniami lokalnymi:</w:t>
      </w:r>
    </w:p>
    <w:p w14:paraId="1D43C793" w14:textId="70304EA3"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oMath>
      </m:oMathPara>
    </w:p>
    <w:p w14:paraId="57C3CD41" w14:textId="6254B0F1"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ten sposób Hamiltoniany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w:t>
      </w:r>
      <w:r w:rsidR="005952A4">
        <w:t>postaci</w:t>
      </w:r>
      <w:r>
        <w:t xml:space="preserve"> nieprzetworzonej, powyższe Hamiltoniany przekazano do algorytmu NumPyMinimumEigensolver.</w:t>
      </w:r>
    </w:p>
    <w:p w14:paraId="67B47B02" w14:textId="342D402C" w:rsidR="007B0D48" w:rsidRDefault="00791F8D" w:rsidP="007B0D48">
      <w:pPr>
        <w:pStyle w:val="Nagwek2"/>
      </w:pPr>
      <w:bookmarkStart w:id="151" w:name="_Toc140609788"/>
      <w:r>
        <w:t>Wyniki</w:t>
      </w:r>
      <w:bookmarkEnd w:id="151"/>
    </w:p>
    <w:p w14:paraId="11DFFBDB" w14:textId="3CB8D3D6" w:rsidR="007B0D48" w:rsidRDefault="007B0D48" w:rsidP="007B0D48">
      <w:pPr>
        <w:pStyle w:val="Nagwek3"/>
      </w:pPr>
      <w:bookmarkStart w:id="152" w:name="_Toc140609789"/>
      <w:r>
        <w:t>Obliczenia klasyczne</w:t>
      </w:r>
      <w:r w:rsidR="00776AF2">
        <w:t xml:space="preserve"> – </w:t>
      </w:r>
      <w:r>
        <w:t>hiperoptymalizacja</w:t>
      </w:r>
      <w:bookmarkEnd w:id="152"/>
    </w:p>
    <w:p w14:paraId="7447A1FB" w14:textId="7E13367C" w:rsidR="009B3FC1" w:rsidRDefault="00A2356B" w:rsidP="009B3FC1">
      <w:pPr>
        <w:pStyle w:val="Tekstpodstawowy"/>
      </w:pPr>
      <w:r>
        <w:tab/>
      </w:r>
      <w:r w:rsidR="00151AB8">
        <w:t xml:space="preserve">Na rysunkach </w:t>
      </w:r>
      <w:r w:rsidR="00062C7D">
        <w:t>6-9</w:t>
      </w:r>
      <w:r w:rsidR="00151AB8" w:rsidRPr="00151AB8">
        <w:t xml:space="preserve"> </w:t>
      </w:r>
      <w:r w:rsidR="00151AB8">
        <w:t xml:space="preserve">przedstawiono przebieg procesu hiperoptymalizacji parametrów </w:t>
      </w:r>
      <m:oMath>
        <m:r>
          <m:rPr>
            <m:sty m:val="p"/>
          </m:rPr>
          <w:rPr>
            <w:rFonts w:ascii="Cambria Math" w:hAnsi="Cambria Math"/>
          </w:rPr>
          <m:t>β</m:t>
        </m:r>
      </m:oMath>
      <w:r w:rsidR="00592225">
        <w:t> </w:t>
      </w:r>
      <w:r w:rsidR="00151AB8">
        <w:t xml:space="preserve">i </w:t>
      </w:r>
      <m:oMath>
        <m:r>
          <m:rPr>
            <m:sty m:val="p"/>
          </m:rPr>
          <w:rPr>
            <w:rFonts w:ascii="Cambria Math" w:hAnsi="Cambria Math"/>
          </w:rPr>
          <m:t>γ</m:t>
        </m:r>
      </m:oMath>
      <w:r w:rsidR="00151AB8">
        <w:t xml:space="preserve">. Algorytm szukał takiego zestawu hiperparametrów, aby zminimalizować funkcję celu, tj. minimalizować wartość oczekiwaną długości trasy po uwzględnieniu kar za niespełnienie </w:t>
      </w:r>
      <w:r w:rsidR="00151AB8">
        <w:lastRenderedPageBreak/>
        <w:t>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potwierdzają to</w:t>
      </w:r>
      <w:r w:rsidR="00731888">
        <w:t>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w:t>
      </w:r>
      <w:r w:rsidR="005952A4">
        <w:t>H</w:t>
      </w:r>
      <w:r w:rsidR="009B3FC1">
        <w:t xml:space="preserve">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w:t>
      </w:r>
      <w:r w:rsidR="005952A4">
        <w:t>H</w:t>
      </w:r>
      <w:r w:rsidR="009B3FC1">
        <w:t xml:space="preserve">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54CE393E" w:rsidR="00320FBC" w:rsidRPr="00320FBC" w:rsidRDefault="00320FBC" w:rsidP="00320FBC">
      <w:pPr>
        <w:pStyle w:val="Legenda"/>
        <w:keepNext/>
        <w:jc w:val="both"/>
        <w:rPr>
          <w:sz w:val="24"/>
          <w:szCs w:val="24"/>
        </w:rPr>
      </w:pPr>
      <w:bookmarkStart w:id="153" w:name="_Toc140609810"/>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B04E3E">
        <w:rPr>
          <w:noProof/>
          <w:sz w:val="24"/>
          <w:szCs w:val="24"/>
        </w:rPr>
        <w:t>6</w:t>
      </w:r>
      <w:r w:rsidR="00FF1B2C">
        <w:rPr>
          <w:sz w:val="24"/>
          <w:szCs w:val="24"/>
        </w:rPr>
        <w:fldChar w:fldCharType="end"/>
      </w:r>
      <w:r w:rsidRPr="00320FBC">
        <w:rPr>
          <w:sz w:val="24"/>
          <w:szCs w:val="24"/>
        </w:rPr>
        <w:t xml:space="preserve">. Hiperoptymalizacja parametrów metodą Bayesowską </w:t>
      </w:r>
      <w:r w:rsidR="00731888">
        <w:rPr>
          <w:sz w:val="24"/>
          <w:szCs w:val="24"/>
        </w:rPr>
        <w:t xml:space="preserve">dla </w:t>
      </w:r>
      <w:r w:rsidRPr="00320FBC">
        <w:rPr>
          <w:sz w:val="24"/>
          <w:szCs w:val="24"/>
        </w:rPr>
        <w:t>problemu T1.</w:t>
      </w:r>
      <w:bookmarkEnd w:id="153"/>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68B99D63" w:rsidR="0002075A" w:rsidRPr="001C0CE9" w:rsidRDefault="0002075A" w:rsidP="0002075A">
      <w:pPr>
        <w:pStyle w:val="Legenda"/>
        <w:keepNext/>
        <w:jc w:val="both"/>
        <w:rPr>
          <w:sz w:val="24"/>
          <w:szCs w:val="24"/>
        </w:rPr>
      </w:pPr>
      <w:bookmarkStart w:id="154" w:name="_Toc140609811"/>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B04E3E">
        <w:rPr>
          <w:noProof/>
          <w:sz w:val="24"/>
          <w:szCs w:val="24"/>
        </w:rPr>
        <w:t>7</w:t>
      </w:r>
      <w:r w:rsidR="00FF1B2C" w:rsidRPr="001C0CE9">
        <w:rPr>
          <w:sz w:val="24"/>
          <w:szCs w:val="24"/>
        </w:rPr>
        <w:fldChar w:fldCharType="end"/>
      </w:r>
      <w:r w:rsidRPr="001C0CE9">
        <w:rPr>
          <w:sz w:val="24"/>
          <w:szCs w:val="24"/>
        </w:rPr>
        <w:t xml:space="preserve">. </w:t>
      </w:r>
      <w:r w:rsidR="00320FBC" w:rsidRPr="001C0CE9">
        <w:rPr>
          <w:sz w:val="24"/>
          <w:szCs w:val="24"/>
        </w:rPr>
        <w:t>Hiperoptymalizacja parametrów metodą Bayesowską</w:t>
      </w:r>
      <w:r w:rsidRPr="001C0CE9">
        <w:rPr>
          <w:sz w:val="24"/>
          <w:szCs w:val="24"/>
        </w:rPr>
        <w:t xml:space="preserve"> dla problemu T2.</w:t>
      </w:r>
      <w:bookmarkEnd w:id="154"/>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63002FFB" w:rsidR="0002075A" w:rsidRPr="00320FBC" w:rsidRDefault="0002075A" w:rsidP="0002075A">
      <w:pPr>
        <w:pStyle w:val="Legenda"/>
        <w:keepNext/>
        <w:jc w:val="both"/>
        <w:rPr>
          <w:sz w:val="24"/>
          <w:szCs w:val="24"/>
        </w:rPr>
      </w:pPr>
      <w:bookmarkStart w:id="155" w:name="_Toc140609812"/>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B04E3E">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55"/>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1A522090" w:rsidR="0002075A" w:rsidRPr="00320FBC" w:rsidRDefault="0002075A" w:rsidP="0002075A">
      <w:pPr>
        <w:pStyle w:val="Legenda"/>
        <w:keepNext/>
        <w:jc w:val="both"/>
        <w:rPr>
          <w:sz w:val="24"/>
          <w:szCs w:val="24"/>
        </w:rPr>
      </w:pPr>
      <w:bookmarkStart w:id="156" w:name="_Toc140609813"/>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B04E3E">
        <w:rPr>
          <w:noProof/>
          <w:sz w:val="24"/>
          <w:szCs w:val="24"/>
        </w:rPr>
        <w:t>9</w:t>
      </w:r>
      <w:r w:rsidR="00FF1B2C">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56"/>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57" w:name="_Toc140609790"/>
      <w:r>
        <w:t>Obliczenia klasyczne – czas obliczeń</w:t>
      </w:r>
      <w:bookmarkEnd w:id="157"/>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Pomimo wielokrotnie większego czasu przetwarzania, metody QAOA ze wsparciem metod Bayesowkich w 3 na 4 przypadkach był w stanie sobie lepiej poradzić niż QAOA z</w:t>
      </w:r>
      <w:r w:rsidR="00731888">
        <w:t> </w:t>
      </w:r>
      <w:r w:rsidR="007F4006">
        <w:t>optymalizatorem COBYLA z pakietu qiski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zaimplementowane w bibliotece NumPy było w stanie znaleźć poprawne rozwiązanie w krótkim czasie.</w:t>
      </w:r>
    </w:p>
    <w:p w14:paraId="58858991" w14:textId="05605E88" w:rsidR="00150155" w:rsidRPr="00731888" w:rsidRDefault="00150155" w:rsidP="00150155">
      <w:pPr>
        <w:pStyle w:val="Legenda"/>
        <w:keepNext/>
        <w:rPr>
          <w:sz w:val="24"/>
          <w:szCs w:val="24"/>
        </w:rPr>
      </w:pPr>
      <w:bookmarkStart w:id="158" w:name="_Toc140609803"/>
      <w:r w:rsidRPr="00731888">
        <w:rPr>
          <w:sz w:val="24"/>
          <w:szCs w:val="24"/>
        </w:rPr>
        <w:lastRenderedPageBreak/>
        <w:t xml:space="preserve">Tabela </w:t>
      </w:r>
      <w:r w:rsidRPr="00731888">
        <w:rPr>
          <w:sz w:val="24"/>
          <w:szCs w:val="24"/>
        </w:rPr>
        <w:fldChar w:fldCharType="begin"/>
      </w:r>
      <w:r w:rsidRPr="00731888">
        <w:rPr>
          <w:sz w:val="24"/>
          <w:szCs w:val="24"/>
        </w:rPr>
        <w:instrText xml:space="preserve"> SEQ Tabela \* ARABIC </w:instrText>
      </w:r>
      <w:r w:rsidRPr="00731888">
        <w:rPr>
          <w:sz w:val="24"/>
          <w:szCs w:val="24"/>
        </w:rPr>
        <w:fldChar w:fldCharType="separate"/>
      </w:r>
      <w:r w:rsidR="00B04E3E">
        <w:rPr>
          <w:noProof/>
          <w:sz w:val="24"/>
          <w:szCs w:val="24"/>
        </w:rPr>
        <w:t>6</w:t>
      </w:r>
      <w:r w:rsidRPr="00731888">
        <w:rPr>
          <w:noProof/>
          <w:sz w:val="24"/>
          <w:szCs w:val="24"/>
        </w:rPr>
        <w:fldChar w:fldCharType="end"/>
      </w:r>
      <w:r w:rsidRPr="00731888">
        <w:rPr>
          <w:sz w:val="24"/>
          <w:szCs w:val="24"/>
        </w:rPr>
        <w:t>. Wyniki optymalizacji metodami klasycznymi.</w:t>
      </w:r>
      <w:bookmarkEnd w:id="158"/>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ństwo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59" w:name="_Toc140609791"/>
      <w:r>
        <w:lastRenderedPageBreak/>
        <w:t>Obliczenia kwantowe</w:t>
      </w:r>
      <w:bookmarkEnd w:id="159"/>
    </w:p>
    <w:p w14:paraId="7CCE13CB" w14:textId="4C559604" w:rsidR="006A271A"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w:t>
      </w:r>
      <w:r w:rsidR="00F9493A">
        <w:t>W</w:t>
      </w:r>
      <w:r w:rsidR="00557DDD">
        <w:t>arto mieć na</w:t>
      </w:r>
      <w:r w:rsidR="00F9493A">
        <w:t> </w:t>
      </w:r>
      <w:r w:rsidR="00557DDD">
        <w:t xml:space="preserve">uwadze, że język OpenQASM 2.0 oferuje mniej sposobów konstruowania bramek niż qiskit. Z tego powodu należy dokonać transpilacji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tzn. dokonać dekompozycji bramek zdefiniowanych z pomocą pakietu qiskit na</w:t>
      </w:r>
      <w:r w:rsidR="00F9493A">
        <w:t> </w:t>
      </w:r>
      <w:r w:rsidR="00557DDD">
        <w:t xml:space="preserve">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w:t>
      </w:r>
      <w:r w:rsidR="00F9493A">
        <w:t> </w:t>
      </w:r>
      <w:r w:rsidR="00557DDD">
        <w:t>biblioteki qiskit umożliwia sterowanie stopniem optymalizacji obwodu w procesie transpilacji</w:t>
      </w:r>
      <w:r w:rsidR="00F9493A">
        <w:t>, jednak im wyższy poziom optymalizacji, tym wyższe ryzyko popełnienia błędów numerycznych</w:t>
      </w:r>
      <w:r w:rsidR="00557DDD">
        <w:t>. W ramach eksperymentów zostanie przyjęty średni poziom</w:t>
      </w:r>
      <w:r w:rsidR="00F9493A">
        <w:t xml:space="preserve"> </w:t>
      </w:r>
      <w:r w:rsidR="00557DDD">
        <w:t>optymalizacji (drugi z trzech), a docelowe bramki to CX, I, Rz, SX, X, czyli te, które są</w:t>
      </w:r>
      <w:r w:rsidR="00F9493A">
        <w:t> </w:t>
      </w:r>
      <w:r w:rsidR="00557DDD">
        <w:t>wykorzystywane przez procesor Falcon r5.11H.</w:t>
      </w:r>
      <w:r w:rsidR="00753C49">
        <w:t xml:space="preserve"> Zadania dekompozycji, optymalizacji i</w:t>
      </w:r>
      <w:r w:rsidR="00F9493A">
        <w:t> </w:t>
      </w:r>
      <w:r w:rsidR="00753C49">
        <w:t>uodparniania na</w:t>
      </w:r>
      <w:r w:rsidR="00F9493A">
        <w:t> </w:t>
      </w:r>
      <w:r w:rsidR="00753C49">
        <w:t xml:space="preserve">zaszumienie stanowią oddzielny przedmiot badań w zakresie informatyki kwantowej, ich efektywne rozwiązanie jest uważane za jedno z wyzwań. </w:t>
      </w:r>
      <w:r w:rsidR="00F9493A">
        <w:t>N</w:t>
      </w:r>
      <w:r w:rsidR="00753C49">
        <w:t xml:space="preserve">a </w:t>
      </w:r>
      <w:r w:rsidR="001C0CE9">
        <w:t>rysunku 10</w:t>
      </w:r>
      <w:r w:rsidR="00753C49">
        <w:rPr>
          <w:b/>
          <w:bCs/>
        </w:rPr>
        <w:t xml:space="preserve"> </w:t>
      </w:r>
      <w:r w:rsidR="00753C49">
        <w:t>przedstawiono</w:t>
      </w:r>
      <w:r w:rsidR="00F9493A">
        <w:t xml:space="preserve"> przykładowy</w:t>
      </w:r>
      <w:r w:rsidR="00753C49">
        <w:t xml:space="preserve"> obwód kwantowy po transpilacji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35A665E7" w:rsidR="00753C49" w:rsidRPr="001C0CE9" w:rsidRDefault="00753C49" w:rsidP="00753C49">
      <w:pPr>
        <w:pStyle w:val="Legenda"/>
        <w:keepNext/>
        <w:jc w:val="both"/>
        <w:rPr>
          <w:sz w:val="24"/>
          <w:szCs w:val="24"/>
        </w:rPr>
      </w:pPr>
      <w:bookmarkStart w:id="160" w:name="_Toc140609814"/>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B04E3E">
        <w:rPr>
          <w:noProof/>
          <w:sz w:val="24"/>
          <w:szCs w:val="24"/>
        </w:rPr>
        <w:t>10</w:t>
      </w:r>
      <w:r w:rsidR="00FF1B2C" w:rsidRPr="001C0CE9">
        <w:rPr>
          <w:sz w:val="24"/>
          <w:szCs w:val="24"/>
        </w:rPr>
        <w:fldChar w:fldCharType="end"/>
      </w:r>
      <w:r w:rsidRPr="001C0CE9">
        <w:rPr>
          <w:sz w:val="24"/>
          <w:szCs w:val="24"/>
        </w:rPr>
        <w:t>. Obwód kwantowy dla problemu T1 po transpilacji.</w:t>
      </w:r>
      <w:bookmarkEnd w:id="160"/>
    </w:p>
    <w:p w14:paraId="7533F3AA" w14:textId="70978D2D" w:rsidR="00463D9E" w:rsidRDefault="00753C49" w:rsidP="008C3804">
      <w:pPr>
        <w:pStyle w:val="Tekstpodstawowy"/>
        <w:jc w:val="center"/>
      </w:pPr>
      <w:r w:rsidRPr="00753C49">
        <w:rPr>
          <w:noProof/>
        </w:rPr>
        <w:drawing>
          <wp:inline distT="0" distB="0" distL="0" distR="0" wp14:anchorId="010FE63F" wp14:editId="0326638C">
            <wp:extent cx="5424230" cy="285205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453590" cy="2867494"/>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pPr>
        <w:pStyle w:val="Tekstpodstawowy"/>
        <w:numPr>
          <w:ilvl w:val="0"/>
          <w:numId w:val="13"/>
        </w:numPr>
      </w:pPr>
      <w:r>
        <w:t>Zdefiniowanie problemu w języku Python.</w:t>
      </w:r>
    </w:p>
    <w:p w14:paraId="62C46883" w14:textId="5BA66C28" w:rsidR="006B47B5" w:rsidRDefault="006B47B5">
      <w:pPr>
        <w:pStyle w:val="Tekstpodstawowy"/>
        <w:numPr>
          <w:ilvl w:val="0"/>
          <w:numId w:val="13"/>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r w:rsidR="0094368E">
        <w:t>q</w:t>
      </w:r>
      <w:r>
        <w:t>iskit.</w:t>
      </w:r>
    </w:p>
    <w:p w14:paraId="5C52827B" w14:textId="4C941F35" w:rsidR="006B47B5" w:rsidRDefault="006B47B5">
      <w:pPr>
        <w:pStyle w:val="Tekstpodstawowy"/>
        <w:numPr>
          <w:ilvl w:val="0"/>
          <w:numId w:val="13"/>
        </w:numPr>
      </w:pPr>
      <w:r>
        <w:t xml:space="preserve">Zdefiniowanie obwodu kwantowego </w:t>
      </w:r>
      <w:r w:rsidR="0094368E">
        <w:t>z wykorzystaniem biblioteki</w:t>
      </w:r>
      <w:r>
        <w:t xml:space="preserve"> </w:t>
      </w:r>
      <w:r w:rsidR="0094368E">
        <w:t>q</w:t>
      </w:r>
      <w:r>
        <w:t xml:space="preserve">iskit, zawierającego pojedyczną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pPr>
        <w:pStyle w:val="Tekstpodstawowy"/>
        <w:numPr>
          <w:ilvl w:val="0"/>
          <w:numId w:val="13"/>
        </w:numPr>
      </w:pPr>
      <w:r>
        <w:t>Transpilacja obwodu z poprzedniego punktu.</w:t>
      </w:r>
    </w:p>
    <w:p w14:paraId="48EECB48" w14:textId="67A5C4C1" w:rsidR="006B47B5" w:rsidRDefault="006B47B5">
      <w:pPr>
        <w:pStyle w:val="Tekstpodstawowy"/>
        <w:numPr>
          <w:ilvl w:val="0"/>
          <w:numId w:val="13"/>
        </w:numPr>
      </w:pPr>
      <w:r>
        <w:t>Ręczne przekazanie definicji obwodu po transpilacji do języka OpenQASM 2.0.</w:t>
      </w:r>
    </w:p>
    <w:p w14:paraId="2E5C75F3" w14:textId="2DE6E58D" w:rsidR="006B47B5" w:rsidRDefault="006B47B5">
      <w:pPr>
        <w:pStyle w:val="Tekstpodstawowy"/>
        <w:numPr>
          <w:ilvl w:val="0"/>
          <w:numId w:val="13"/>
        </w:numPr>
      </w:pPr>
      <w:r>
        <w:t>Uruchomienie części kwantowej algorytmu QAOA 100 razy.</w:t>
      </w:r>
    </w:p>
    <w:p w14:paraId="5AF376CA" w14:textId="5766F790" w:rsidR="006B47B5" w:rsidRDefault="006B47B5">
      <w:pPr>
        <w:pStyle w:val="Tekstpodstawowy"/>
        <w:numPr>
          <w:ilvl w:val="0"/>
          <w:numId w:val="13"/>
        </w:numPr>
      </w:pPr>
      <w:r>
        <w:t>Przekazanie wyników pomiaru do pliku.</w:t>
      </w:r>
    </w:p>
    <w:p w14:paraId="62AB4A36" w14:textId="4D61DB92" w:rsidR="006B47B5" w:rsidRDefault="006B47B5">
      <w:pPr>
        <w:pStyle w:val="Tekstpodstawowy"/>
        <w:numPr>
          <w:ilvl w:val="0"/>
          <w:numId w:val="13"/>
        </w:numPr>
      </w:pPr>
      <w:r>
        <w:t>Zaimportowanie pliku z wynikami do środowiska z językiem Python.</w:t>
      </w:r>
    </w:p>
    <w:p w14:paraId="074787BF" w14:textId="64637E43" w:rsidR="006B47B5" w:rsidRDefault="006B47B5">
      <w:pPr>
        <w:pStyle w:val="Tekstpodstawowy"/>
        <w:numPr>
          <w:ilvl w:val="0"/>
          <w:numId w:val="13"/>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pPr>
        <w:pStyle w:val="Tekstpodstawowy"/>
        <w:numPr>
          <w:ilvl w:val="0"/>
          <w:numId w:val="13"/>
        </w:numPr>
      </w:pPr>
      <w:r>
        <w:t>Powtórzenie kroków 2-9.</w:t>
      </w:r>
    </w:p>
    <w:p w14:paraId="2A5637E2" w14:textId="3EE93EC6" w:rsidR="006B47B5" w:rsidRDefault="006B47B5">
      <w:pPr>
        <w:pStyle w:val="Tekstpodstawowy"/>
        <w:numPr>
          <w:ilvl w:val="0"/>
          <w:numId w:val="13"/>
        </w:numPr>
      </w:pPr>
      <w:r>
        <w:t>Powtórzenie kroków 2-7 (ostatnia iteracja bez części klasycznej algorytmu).</w:t>
      </w:r>
    </w:p>
    <w:p w14:paraId="35A67817" w14:textId="100BD691" w:rsidR="001B54AE" w:rsidRDefault="006B47B5">
      <w:pPr>
        <w:pStyle w:val="Tekstpodstawowy"/>
        <w:numPr>
          <w:ilvl w:val="0"/>
          <w:numId w:val="13"/>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2</m:t>
            </m:r>
          </m:sub>
        </m:sSub>
      </m:oMath>
      <w:r>
        <w:t>,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756B3763" w:rsidR="00484819" w:rsidRDefault="00484819" w:rsidP="00484819">
      <w:pPr>
        <w:pStyle w:val="Legenda"/>
        <w:keepNext/>
      </w:pPr>
      <w:bookmarkStart w:id="161" w:name="_Toc140609804"/>
      <w:r>
        <w:lastRenderedPageBreak/>
        <w:t xml:space="preserve">Tabela </w:t>
      </w:r>
      <w:fldSimple w:instr=" SEQ Tabela \* ARABIC ">
        <w:r w:rsidR="00B04E3E">
          <w:rPr>
            <w:noProof/>
          </w:rPr>
          <w:t>7</w:t>
        </w:r>
      </w:fldSimple>
      <w:r>
        <w:t>. Czasy przetwarzania algorytmu QAOA w sekundach</w:t>
      </w:r>
      <w:r w:rsidR="001510BA">
        <w:t>.</w:t>
      </w:r>
      <w:bookmarkEnd w:id="161"/>
    </w:p>
    <w:tbl>
      <w:tblPr>
        <w:tblStyle w:val="Tabela-Siatka"/>
        <w:tblW w:w="9287" w:type="dxa"/>
        <w:jc w:val="center"/>
        <w:tblLook w:val="04A0" w:firstRow="1" w:lastRow="0" w:firstColumn="1" w:lastColumn="0" w:noHBand="0" w:noVBand="1"/>
      </w:tblPr>
      <w:tblGrid>
        <w:gridCol w:w="936"/>
        <w:gridCol w:w="2719"/>
        <w:gridCol w:w="943"/>
        <w:gridCol w:w="943"/>
        <w:gridCol w:w="939"/>
        <w:gridCol w:w="939"/>
        <w:gridCol w:w="934"/>
        <w:gridCol w:w="934"/>
      </w:tblGrid>
      <w:tr w:rsidR="006A271A" w14:paraId="3F821341" w14:textId="2844DA8C" w:rsidTr="00C15555">
        <w:trPr>
          <w:jc w:val="center"/>
        </w:trPr>
        <w:tc>
          <w:tcPr>
            <w:tcW w:w="817" w:type="dxa"/>
          </w:tcPr>
          <w:p w14:paraId="1522996F" w14:textId="6D9499D3" w:rsidR="006A271A" w:rsidRDefault="006A271A" w:rsidP="00484819">
            <w:pPr>
              <w:pStyle w:val="Tekstpodstawowy"/>
            </w:pPr>
            <w:r>
              <w:t>Iteracja</w:t>
            </w:r>
          </w:p>
        </w:tc>
        <w:tc>
          <w:tcPr>
            <w:tcW w:w="2764" w:type="dxa"/>
            <w:vAlign w:val="center"/>
          </w:tcPr>
          <w:p w14:paraId="02CADD70" w14:textId="6D1CB0A9" w:rsidR="006A271A" w:rsidRDefault="006A271A" w:rsidP="00484819">
            <w:pPr>
              <w:pStyle w:val="Tekstpodstawowy"/>
              <w:jc w:val="center"/>
            </w:pPr>
            <w:r>
              <w:t>Etap</w:t>
            </w:r>
          </w:p>
        </w:tc>
        <w:tc>
          <w:tcPr>
            <w:tcW w:w="956" w:type="dxa"/>
            <w:vAlign w:val="center"/>
          </w:tcPr>
          <w:p w14:paraId="6B6504DF" w14:textId="15991E07" w:rsidR="006A271A" w:rsidRDefault="006A271A" w:rsidP="00484819">
            <w:pPr>
              <w:pStyle w:val="Tekstpodstawowy"/>
              <w:jc w:val="center"/>
            </w:pPr>
            <w:r>
              <w:t>T1</w:t>
            </w:r>
          </w:p>
        </w:tc>
        <w:tc>
          <w:tcPr>
            <w:tcW w:w="956" w:type="dxa"/>
            <w:vAlign w:val="center"/>
          </w:tcPr>
          <w:p w14:paraId="1D78DF24" w14:textId="2E21B3F5" w:rsidR="006A271A" w:rsidRDefault="006A271A" w:rsidP="00484819">
            <w:pPr>
              <w:pStyle w:val="Tekstpodstawowy"/>
              <w:jc w:val="center"/>
            </w:pPr>
            <w:r>
              <w:t>T2</w:t>
            </w:r>
          </w:p>
        </w:tc>
        <w:tc>
          <w:tcPr>
            <w:tcW w:w="951" w:type="dxa"/>
            <w:vAlign w:val="center"/>
          </w:tcPr>
          <w:p w14:paraId="411532EF" w14:textId="5E01876F" w:rsidR="006A271A" w:rsidRDefault="006A271A" w:rsidP="00484819">
            <w:pPr>
              <w:pStyle w:val="Tekstpodstawowy"/>
              <w:jc w:val="center"/>
            </w:pPr>
            <w:r>
              <w:t>F1</w:t>
            </w:r>
          </w:p>
        </w:tc>
        <w:tc>
          <w:tcPr>
            <w:tcW w:w="951" w:type="dxa"/>
            <w:vAlign w:val="center"/>
          </w:tcPr>
          <w:p w14:paraId="654FBFE8" w14:textId="7BB58776" w:rsidR="006A271A" w:rsidRDefault="006A271A" w:rsidP="00484819">
            <w:pPr>
              <w:pStyle w:val="Tekstpodstawowy"/>
              <w:jc w:val="center"/>
            </w:pPr>
            <w:r>
              <w:t>F2</w:t>
            </w:r>
          </w:p>
        </w:tc>
        <w:tc>
          <w:tcPr>
            <w:tcW w:w="946" w:type="dxa"/>
          </w:tcPr>
          <w:p w14:paraId="26732816" w14:textId="18A5478D" w:rsidR="006A271A" w:rsidRDefault="006A271A" w:rsidP="00484819">
            <w:pPr>
              <w:pStyle w:val="Tekstpodstawowy"/>
              <w:jc w:val="center"/>
            </w:pPr>
            <w:r>
              <w:t>F1-WS</w:t>
            </w:r>
          </w:p>
        </w:tc>
        <w:tc>
          <w:tcPr>
            <w:tcW w:w="946" w:type="dxa"/>
          </w:tcPr>
          <w:p w14:paraId="7480FF81" w14:textId="182397D5" w:rsidR="006A271A" w:rsidRDefault="006A271A" w:rsidP="00484819">
            <w:pPr>
              <w:pStyle w:val="Tekstpodstawowy"/>
              <w:jc w:val="center"/>
            </w:pPr>
            <w:r>
              <w:t>F2-WS</w:t>
            </w:r>
          </w:p>
        </w:tc>
      </w:tr>
      <w:tr w:rsidR="001510BA" w14:paraId="519EC48E" w14:textId="13D6DF1E" w:rsidTr="00C15555">
        <w:trPr>
          <w:jc w:val="center"/>
        </w:trPr>
        <w:tc>
          <w:tcPr>
            <w:tcW w:w="817" w:type="dxa"/>
            <w:vMerge w:val="restart"/>
            <w:vAlign w:val="center"/>
          </w:tcPr>
          <w:p w14:paraId="2B3B0412" w14:textId="78DE1EA6" w:rsidR="001510BA" w:rsidRDefault="001510BA" w:rsidP="001510BA">
            <w:pPr>
              <w:pStyle w:val="Tekstpodstawowy"/>
              <w:jc w:val="center"/>
            </w:pPr>
            <w:r>
              <w:t>1</w:t>
            </w:r>
          </w:p>
        </w:tc>
        <w:tc>
          <w:tcPr>
            <w:tcW w:w="2764" w:type="dxa"/>
          </w:tcPr>
          <w:p w14:paraId="30EEF36C" w14:textId="4F9E1782" w:rsidR="001510BA" w:rsidRDefault="001510BA" w:rsidP="001510BA">
            <w:pPr>
              <w:pStyle w:val="Tekstpodstawowy"/>
              <w:jc w:val="center"/>
            </w:pPr>
            <w:r>
              <w:t>Przygotowanie bramek (2-4)</w:t>
            </w:r>
          </w:p>
        </w:tc>
        <w:tc>
          <w:tcPr>
            <w:tcW w:w="956" w:type="dxa"/>
            <w:vAlign w:val="center"/>
          </w:tcPr>
          <w:p w14:paraId="1217F046" w14:textId="26FA1675" w:rsidR="001510BA" w:rsidRDefault="001510BA" w:rsidP="001510BA">
            <w:pPr>
              <w:pStyle w:val="Tekstpodstawowy"/>
              <w:jc w:val="center"/>
            </w:pPr>
            <w:r>
              <w:t>0.23</w:t>
            </w:r>
          </w:p>
        </w:tc>
        <w:tc>
          <w:tcPr>
            <w:tcW w:w="956" w:type="dxa"/>
            <w:vAlign w:val="center"/>
          </w:tcPr>
          <w:p w14:paraId="3B6956B7" w14:textId="28D996A1" w:rsidR="001510BA" w:rsidRDefault="001510BA" w:rsidP="001510BA">
            <w:pPr>
              <w:pStyle w:val="Tekstpodstawowy"/>
              <w:jc w:val="center"/>
            </w:pPr>
            <w:r>
              <w:t>0.24</w:t>
            </w:r>
          </w:p>
        </w:tc>
        <w:tc>
          <w:tcPr>
            <w:tcW w:w="951" w:type="dxa"/>
            <w:vAlign w:val="center"/>
          </w:tcPr>
          <w:p w14:paraId="5330878A" w14:textId="28F4367F" w:rsidR="001510BA" w:rsidRDefault="001510BA" w:rsidP="001510BA">
            <w:pPr>
              <w:pStyle w:val="Tekstpodstawowy"/>
              <w:jc w:val="center"/>
            </w:pPr>
            <w:r>
              <w:t>0.41</w:t>
            </w:r>
          </w:p>
        </w:tc>
        <w:tc>
          <w:tcPr>
            <w:tcW w:w="951" w:type="dxa"/>
            <w:vAlign w:val="center"/>
          </w:tcPr>
          <w:p w14:paraId="07CCA9E7" w14:textId="0E194CC5" w:rsidR="001510BA" w:rsidRDefault="001510BA" w:rsidP="001510BA">
            <w:pPr>
              <w:pStyle w:val="Tekstpodstawowy"/>
              <w:jc w:val="center"/>
            </w:pPr>
            <w:r>
              <w:t>0.45</w:t>
            </w:r>
          </w:p>
        </w:tc>
        <w:tc>
          <w:tcPr>
            <w:tcW w:w="946" w:type="dxa"/>
            <w:vAlign w:val="center"/>
          </w:tcPr>
          <w:p w14:paraId="5DA0CDEB" w14:textId="542F4BBD" w:rsidR="001510BA" w:rsidRDefault="001510BA" w:rsidP="001510BA">
            <w:pPr>
              <w:pStyle w:val="Tekstpodstawowy"/>
              <w:jc w:val="center"/>
            </w:pPr>
            <w:r>
              <w:t>0.44</w:t>
            </w:r>
          </w:p>
        </w:tc>
        <w:tc>
          <w:tcPr>
            <w:tcW w:w="946" w:type="dxa"/>
            <w:vAlign w:val="center"/>
          </w:tcPr>
          <w:p w14:paraId="353A4110" w14:textId="0FE12ADF" w:rsidR="001510BA" w:rsidRDefault="001510BA" w:rsidP="001510BA">
            <w:pPr>
              <w:pStyle w:val="Tekstpodstawowy"/>
              <w:jc w:val="center"/>
            </w:pPr>
            <w:r>
              <w:t>0.47</w:t>
            </w:r>
          </w:p>
        </w:tc>
      </w:tr>
      <w:tr w:rsidR="001510BA" w14:paraId="5053D907" w14:textId="16DEE160" w:rsidTr="00C15555">
        <w:trPr>
          <w:jc w:val="center"/>
        </w:trPr>
        <w:tc>
          <w:tcPr>
            <w:tcW w:w="817" w:type="dxa"/>
            <w:vMerge/>
          </w:tcPr>
          <w:p w14:paraId="10718083" w14:textId="77777777" w:rsidR="001510BA" w:rsidRDefault="001510BA" w:rsidP="001510BA">
            <w:pPr>
              <w:pStyle w:val="Tekstpodstawowy"/>
            </w:pPr>
          </w:p>
        </w:tc>
        <w:tc>
          <w:tcPr>
            <w:tcW w:w="2764" w:type="dxa"/>
          </w:tcPr>
          <w:p w14:paraId="63779748" w14:textId="7EF8B3CF" w:rsidR="001510BA" w:rsidRDefault="001510BA" w:rsidP="001510BA">
            <w:pPr>
              <w:pStyle w:val="Tekstpodstawowy"/>
              <w:jc w:val="center"/>
            </w:pPr>
            <w:r>
              <w:t>Część kwantowa (6)</w:t>
            </w:r>
          </w:p>
        </w:tc>
        <w:tc>
          <w:tcPr>
            <w:tcW w:w="956" w:type="dxa"/>
            <w:vAlign w:val="center"/>
          </w:tcPr>
          <w:p w14:paraId="6D5BE9E5" w14:textId="3971439E" w:rsidR="001510BA" w:rsidRDefault="001510BA" w:rsidP="001510BA">
            <w:pPr>
              <w:pStyle w:val="Tekstpodstawowy"/>
              <w:jc w:val="center"/>
            </w:pPr>
            <w:r>
              <w:t>2.749</w:t>
            </w:r>
          </w:p>
        </w:tc>
        <w:tc>
          <w:tcPr>
            <w:tcW w:w="956" w:type="dxa"/>
            <w:vAlign w:val="center"/>
          </w:tcPr>
          <w:p w14:paraId="7A28DAE4" w14:textId="1A19A247" w:rsidR="001510BA" w:rsidRDefault="001510BA" w:rsidP="001510BA">
            <w:pPr>
              <w:pStyle w:val="Tekstpodstawowy"/>
              <w:jc w:val="center"/>
            </w:pPr>
            <w:r>
              <w:t>2.433</w:t>
            </w:r>
          </w:p>
        </w:tc>
        <w:tc>
          <w:tcPr>
            <w:tcW w:w="951" w:type="dxa"/>
            <w:vAlign w:val="center"/>
          </w:tcPr>
          <w:p w14:paraId="0C6261D4" w14:textId="4A4D19FB" w:rsidR="001510BA" w:rsidRDefault="001510BA" w:rsidP="001510BA">
            <w:pPr>
              <w:pStyle w:val="Tekstpodstawowy"/>
              <w:jc w:val="center"/>
            </w:pPr>
            <w:r>
              <w:t>3.789</w:t>
            </w:r>
          </w:p>
        </w:tc>
        <w:tc>
          <w:tcPr>
            <w:tcW w:w="951" w:type="dxa"/>
            <w:vAlign w:val="center"/>
          </w:tcPr>
          <w:p w14:paraId="354FC561" w14:textId="14DA3056" w:rsidR="001510BA" w:rsidRDefault="001510BA" w:rsidP="001510BA">
            <w:pPr>
              <w:pStyle w:val="Tekstpodstawowy"/>
              <w:jc w:val="center"/>
            </w:pPr>
            <w:r>
              <w:t>3.989</w:t>
            </w:r>
          </w:p>
        </w:tc>
        <w:tc>
          <w:tcPr>
            <w:tcW w:w="946" w:type="dxa"/>
            <w:vAlign w:val="center"/>
          </w:tcPr>
          <w:p w14:paraId="4DEFB12A" w14:textId="6090B7F6" w:rsidR="001510BA" w:rsidRDefault="001510BA" w:rsidP="001510BA">
            <w:pPr>
              <w:pStyle w:val="Tekstpodstawowy"/>
              <w:jc w:val="center"/>
            </w:pPr>
            <w:r>
              <w:t>3.626</w:t>
            </w:r>
          </w:p>
        </w:tc>
        <w:tc>
          <w:tcPr>
            <w:tcW w:w="946" w:type="dxa"/>
            <w:vAlign w:val="center"/>
          </w:tcPr>
          <w:p w14:paraId="7F78DC30" w14:textId="7DBEF2FC" w:rsidR="001510BA" w:rsidRDefault="001510BA" w:rsidP="001510BA">
            <w:pPr>
              <w:pStyle w:val="Tekstpodstawowy"/>
              <w:jc w:val="center"/>
            </w:pPr>
            <w:r>
              <w:t>3.994</w:t>
            </w:r>
          </w:p>
        </w:tc>
      </w:tr>
      <w:tr w:rsidR="001510BA" w14:paraId="1A975997" w14:textId="5AA4261B" w:rsidTr="00C15555">
        <w:trPr>
          <w:jc w:val="center"/>
        </w:trPr>
        <w:tc>
          <w:tcPr>
            <w:tcW w:w="817" w:type="dxa"/>
            <w:vMerge/>
          </w:tcPr>
          <w:p w14:paraId="6092A20C" w14:textId="77777777" w:rsidR="001510BA" w:rsidRDefault="001510BA" w:rsidP="001510BA">
            <w:pPr>
              <w:pStyle w:val="Tekstpodstawowy"/>
            </w:pPr>
          </w:p>
        </w:tc>
        <w:tc>
          <w:tcPr>
            <w:tcW w:w="2764" w:type="dxa"/>
          </w:tcPr>
          <w:p w14:paraId="062A16F6" w14:textId="26170762" w:rsidR="001510BA" w:rsidRDefault="001510BA" w:rsidP="001510BA">
            <w:pPr>
              <w:pStyle w:val="Tekstpodstawowy"/>
              <w:jc w:val="center"/>
            </w:pPr>
            <w:r>
              <w:t>Klasyczna hiperoptymalizacja (9)</w:t>
            </w:r>
          </w:p>
        </w:tc>
        <w:tc>
          <w:tcPr>
            <w:tcW w:w="956" w:type="dxa"/>
            <w:vAlign w:val="center"/>
          </w:tcPr>
          <w:p w14:paraId="745F86CA" w14:textId="4683AABF" w:rsidR="001510BA" w:rsidRDefault="001510BA" w:rsidP="001510BA">
            <w:pPr>
              <w:pStyle w:val="Tekstpodstawowy"/>
              <w:jc w:val="center"/>
            </w:pPr>
            <w:r>
              <w:t>0.89</w:t>
            </w:r>
          </w:p>
        </w:tc>
        <w:tc>
          <w:tcPr>
            <w:tcW w:w="956" w:type="dxa"/>
            <w:vAlign w:val="center"/>
          </w:tcPr>
          <w:p w14:paraId="0FC2EAD2" w14:textId="03E04E65" w:rsidR="001510BA" w:rsidRDefault="001510BA" w:rsidP="001510BA">
            <w:pPr>
              <w:pStyle w:val="Tekstpodstawowy"/>
              <w:jc w:val="center"/>
            </w:pPr>
            <w:r>
              <w:t>0.91</w:t>
            </w:r>
          </w:p>
        </w:tc>
        <w:tc>
          <w:tcPr>
            <w:tcW w:w="951" w:type="dxa"/>
            <w:vAlign w:val="center"/>
          </w:tcPr>
          <w:p w14:paraId="43B74272" w14:textId="4790F284" w:rsidR="001510BA" w:rsidRDefault="001510BA" w:rsidP="001510BA">
            <w:pPr>
              <w:pStyle w:val="Tekstpodstawowy"/>
              <w:jc w:val="center"/>
            </w:pPr>
            <w:r>
              <w:t>1.31</w:t>
            </w:r>
          </w:p>
        </w:tc>
        <w:tc>
          <w:tcPr>
            <w:tcW w:w="951" w:type="dxa"/>
            <w:vAlign w:val="center"/>
          </w:tcPr>
          <w:p w14:paraId="687CE62E" w14:textId="36DE37A5" w:rsidR="001510BA" w:rsidRDefault="001510BA" w:rsidP="001510BA">
            <w:pPr>
              <w:pStyle w:val="Tekstpodstawowy"/>
              <w:jc w:val="center"/>
            </w:pPr>
            <w:r>
              <w:t>1.45</w:t>
            </w:r>
          </w:p>
        </w:tc>
        <w:tc>
          <w:tcPr>
            <w:tcW w:w="946" w:type="dxa"/>
            <w:vAlign w:val="center"/>
          </w:tcPr>
          <w:p w14:paraId="000B679E" w14:textId="2ABABDFD" w:rsidR="001510BA" w:rsidRDefault="001510BA" w:rsidP="001510BA">
            <w:pPr>
              <w:pStyle w:val="Tekstpodstawowy"/>
              <w:jc w:val="center"/>
            </w:pPr>
            <w:r>
              <w:t>1.23</w:t>
            </w:r>
          </w:p>
        </w:tc>
        <w:tc>
          <w:tcPr>
            <w:tcW w:w="946" w:type="dxa"/>
            <w:vAlign w:val="center"/>
          </w:tcPr>
          <w:p w14:paraId="6656BFA2" w14:textId="504A714E" w:rsidR="001510BA" w:rsidRDefault="001510BA" w:rsidP="001510BA">
            <w:pPr>
              <w:pStyle w:val="Tekstpodstawowy"/>
              <w:jc w:val="center"/>
            </w:pPr>
            <w:r>
              <w:t>1.51</w:t>
            </w:r>
          </w:p>
        </w:tc>
      </w:tr>
      <w:tr w:rsidR="001510BA" w14:paraId="1AD84CCF" w14:textId="2902A449" w:rsidTr="00C15555">
        <w:trPr>
          <w:jc w:val="center"/>
        </w:trPr>
        <w:tc>
          <w:tcPr>
            <w:tcW w:w="817" w:type="dxa"/>
            <w:vMerge w:val="restart"/>
            <w:vAlign w:val="center"/>
          </w:tcPr>
          <w:p w14:paraId="3C32B98F" w14:textId="43364B84" w:rsidR="001510BA" w:rsidRDefault="001510BA" w:rsidP="001510BA">
            <w:pPr>
              <w:pStyle w:val="Tekstpodstawowy"/>
              <w:jc w:val="center"/>
            </w:pPr>
            <w:r>
              <w:t>2</w:t>
            </w:r>
          </w:p>
        </w:tc>
        <w:tc>
          <w:tcPr>
            <w:tcW w:w="2764" w:type="dxa"/>
          </w:tcPr>
          <w:p w14:paraId="2AEEC51C" w14:textId="5C8305C1" w:rsidR="001510BA" w:rsidRDefault="001510BA" w:rsidP="001510BA">
            <w:pPr>
              <w:pStyle w:val="Tekstpodstawowy"/>
              <w:jc w:val="center"/>
            </w:pPr>
            <w:r>
              <w:t>Przygotowanie bramek (2-4)</w:t>
            </w:r>
          </w:p>
        </w:tc>
        <w:tc>
          <w:tcPr>
            <w:tcW w:w="956" w:type="dxa"/>
            <w:vAlign w:val="center"/>
          </w:tcPr>
          <w:p w14:paraId="010565A4" w14:textId="35B0B9A2" w:rsidR="001510BA" w:rsidRDefault="001510BA" w:rsidP="001510BA">
            <w:pPr>
              <w:pStyle w:val="Tekstpodstawowy"/>
              <w:jc w:val="center"/>
            </w:pPr>
            <w:r>
              <w:t>0.24</w:t>
            </w:r>
          </w:p>
        </w:tc>
        <w:tc>
          <w:tcPr>
            <w:tcW w:w="956" w:type="dxa"/>
            <w:vAlign w:val="center"/>
          </w:tcPr>
          <w:p w14:paraId="4718EB04" w14:textId="7FC7CBD6" w:rsidR="001510BA" w:rsidRDefault="001510BA" w:rsidP="001510BA">
            <w:pPr>
              <w:pStyle w:val="Tekstpodstawowy"/>
              <w:jc w:val="center"/>
            </w:pPr>
            <w:r>
              <w:t>0.24</w:t>
            </w:r>
          </w:p>
        </w:tc>
        <w:tc>
          <w:tcPr>
            <w:tcW w:w="951" w:type="dxa"/>
            <w:vAlign w:val="center"/>
          </w:tcPr>
          <w:p w14:paraId="21FCD944" w14:textId="2CE9F4B3" w:rsidR="001510BA" w:rsidRDefault="001510BA" w:rsidP="001510BA">
            <w:pPr>
              <w:pStyle w:val="Tekstpodstawowy"/>
              <w:jc w:val="center"/>
            </w:pPr>
            <w:r>
              <w:t>0.45</w:t>
            </w:r>
          </w:p>
        </w:tc>
        <w:tc>
          <w:tcPr>
            <w:tcW w:w="951" w:type="dxa"/>
            <w:vAlign w:val="center"/>
          </w:tcPr>
          <w:p w14:paraId="7C27B85A" w14:textId="58949051" w:rsidR="001510BA" w:rsidRDefault="001510BA" w:rsidP="001510BA">
            <w:pPr>
              <w:pStyle w:val="Tekstpodstawowy"/>
              <w:jc w:val="center"/>
            </w:pPr>
            <w:r>
              <w:t>0.44</w:t>
            </w:r>
          </w:p>
        </w:tc>
        <w:tc>
          <w:tcPr>
            <w:tcW w:w="946" w:type="dxa"/>
            <w:vAlign w:val="center"/>
          </w:tcPr>
          <w:p w14:paraId="2B2E1BD8" w14:textId="09D3374E" w:rsidR="001510BA" w:rsidRDefault="001510BA" w:rsidP="001510BA">
            <w:pPr>
              <w:pStyle w:val="Tekstpodstawowy"/>
              <w:jc w:val="center"/>
            </w:pPr>
            <w:r>
              <w:t>0.43</w:t>
            </w:r>
          </w:p>
        </w:tc>
        <w:tc>
          <w:tcPr>
            <w:tcW w:w="946" w:type="dxa"/>
            <w:vAlign w:val="center"/>
          </w:tcPr>
          <w:p w14:paraId="656556B7" w14:textId="3F81B660" w:rsidR="001510BA" w:rsidRDefault="001510BA" w:rsidP="001510BA">
            <w:pPr>
              <w:pStyle w:val="Tekstpodstawowy"/>
              <w:jc w:val="center"/>
            </w:pPr>
            <w:r>
              <w:t>0.49</w:t>
            </w:r>
          </w:p>
        </w:tc>
      </w:tr>
      <w:tr w:rsidR="001510BA" w14:paraId="79EDA969" w14:textId="7BBC8E48" w:rsidTr="00C15555">
        <w:trPr>
          <w:jc w:val="center"/>
        </w:trPr>
        <w:tc>
          <w:tcPr>
            <w:tcW w:w="817" w:type="dxa"/>
            <w:vMerge/>
          </w:tcPr>
          <w:p w14:paraId="70453723" w14:textId="77777777" w:rsidR="001510BA" w:rsidRDefault="001510BA" w:rsidP="001510BA">
            <w:pPr>
              <w:pStyle w:val="Tekstpodstawowy"/>
            </w:pPr>
          </w:p>
        </w:tc>
        <w:tc>
          <w:tcPr>
            <w:tcW w:w="2764" w:type="dxa"/>
          </w:tcPr>
          <w:p w14:paraId="6AEE4770" w14:textId="29809E12" w:rsidR="001510BA" w:rsidRDefault="001510BA" w:rsidP="001510BA">
            <w:pPr>
              <w:pStyle w:val="Tekstpodstawowy"/>
              <w:jc w:val="center"/>
            </w:pPr>
            <w:r>
              <w:t>Część kwantowa (6)</w:t>
            </w:r>
          </w:p>
        </w:tc>
        <w:tc>
          <w:tcPr>
            <w:tcW w:w="956" w:type="dxa"/>
            <w:vAlign w:val="center"/>
          </w:tcPr>
          <w:p w14:paraId="2A61283C" w14:textId="6B28DFAB" w:rsidR="001510BA" w:rsidRDefault="001510BA" w:rsidP="001510BA">
            <w:pPr>
              <w:pStyle w:val="Tekstpodstawowy"/>
              <w:jc w:val="center"/>
            </w:pPr>
            <w:r>
              <w:t>2.348</w:t>
            </w:r>
          </w:p>
        </w:tc>
        <w:tc>
          <w:tcPr>
            <w:tcW w:w="956" w:type="dxa"/>
            <w:vAlign w:val="center"/>
          </w:tcPr>
          <w:p w14:paraId="6C515CA3" w14:textId="017C4B87" w:rsidR="001510BA" w:rsidRDefault="001510BA" w:rsidP="001510BA">
            <w:pPr>
              <w:pStyle w:val="Tekstpodstawowy"/>
              <w:jc w:val="center"/>
            </w:pPr>
            <w:r>
              <w:t>2.701</w:t>
            </w:r>
          </w:p>
        </w:tc>
        <w:tc>
          <w:tcPr>
            <w:tcW w:w="951" w:type="dxa"/>
            <w:vAlign w:val="center"/>
          </w:tcPr>
          <w:p w14:paraId="085BC710" w14:textId="09EB8793" w:rsidR="001510BA" w:rsidRDefault="001510BA" w:rsidP="001510BA">
            <w:pPr>
              <w:pStyle w:val="Tekstpodstawowy"/>
              <w:jc w:val="center"/>
            </w:pPr>
            <w:r>
              <w:t>3.821</w:t>
            </w:r>
          </w:p>
        </w:tc>
        <w:tc>
          <w:tcPr>
            <w:tcW w:w="951" w:type="dxa"/>
            <w:vAlign w:val="center"/>
          </w:tcPr>
          <w:p w14:paraId="43F06F61" w14:textId="1BF042FE" w:rsidR="001510BA" w:rsidRDefault="001510BA" w:rsidP="001510BA">
            <w:pPr>
              <w:pStyle w:val="Tekstpodstawowy"/>
              <w:jc w:val="center"/>
            </w:pPr>
            <w:r>
              <w:t>4.023</w:t>
            </w:r>
          </w:p>
        </w:tc>
        <w:tc>
          <w:tcPr>
            <w:tcW w:w="946" w:type="dxa"/>
            <w:vAlign w:val="center"/>
          </w:tcPr>
          <w:p w14:paraId="424C692C" w14:textId="7B2866D3" w:rsidR="001510BA" w:rsidRDefault="001510BA" w:rsidP="001510BA">
            <w:pPr>
              <w:pStyle w:val="Tekstpodstawowy"/>
              <w:jc w:val="center"/>
            </w:pPr>
            <w:r>
              <w:t>3.901</w:t>
            </w:r>
          </w:p>
        </w:tc>
        <w:tc>
          <w:tcPr>
            <w:tcW w:w="946" w:type="dxa"/>
            <w:vAlign w:val="center"/>
          </w:tcPr>
          <w:p w14:paraId="0BAB5E44" w14:textId="7E4D5ECF" w:rsidR="001510BA" w:rsidRDefault="001510BA" w:rsidP="001510BA">
            <w:pPr>
              <w:pStyle w:val="Tekstpodstawowy"/>
              <w:jc w:val="center"/>
            </w:pPr>
            <w:r>
              <w:t>4.510</w:t>
            </w:r>
          </w:p>
        </w:tc>
      </w:tr>
      <w:tr w:rsidR="001510BA" w14:paraId="181E89D8" w14:textId="484BFECA" w:rsidTr="00C15555">
        <w:trPr>
          <w:jc w:val="center"/>
        </w:trPr>
        <w:tc>
          <w:tcPr>
            <w:tcW w:w="817" w:type="dxa"/>
            <w:vMerge/>
          </w:tcPr>
          <w:p w14:paraId="37C5058E" w14:textId="77777777" w:rsidR="001510BA" w:rsidRDefault="001510BA" w:rsidP="001510BA">
            <w:pPr>
              <w:pStyle w:val="Tekstpodstawowy"/>
            </w:pPr>
          </w:p>
        </w:tc>
        <w:tc>
          <w:tcPr>
            <w:tcW w:w="2764" w:type="dxa"/>
          </w:tcPr>
          <w:p w14:paraId="389BEA4D" w14:textId="463CF407" w:rsidR="001510BA" w:rsidRDefault="001510BA" w:rsidP="001510BA">
            <w:pPr>
              <w:pStyle w:val="Tekstpodstawowy"/>
              <w:jc w:val="center"/>
            </w:pPr>
            <w:r>
              <w:t>Klasyczna hiperoptymalizacja (9)</w:t>
            </w:r>
          </w:p>
        </w:tc>
        <w:tc>
          <w:tcPr>
            <w:tcW w:w="956" w:type="dxa"/>
            <w:vAlign w:val="center"/>
          </w:tcPr>
          <w:p w14:paraId="1C72F32D" w14:textId="0A40E343" w:rsidR="001510BA" w:rsidRDefault="001510BA" w:rsidP="001510BA">
            <w:pPr>
              <w:pStyle w:val="Tekstpodstawowy"/>
              <w:jc w:val="center"/>
            </w:pPr>
            <w:r>
              <w:t>0.91</w:t>
            </w:r>
          </w:p>
        </w:tc>
        <w:tc>
          <w:tcPr>
            <w:tcW w:w="956" w:type="dxa"/>
            <w:vAlign w:val="center"/>
          </w:tcPr>
          <w:p w14:paraId="00E7CFFB" w14:textId="0AA17FA1" w:rsidR="001510BA" w:rsidRDefault="001510BA" w:rsidP="001510BA">
            <w:pPr>
              <w:pStyle w:val="Tekstpodstawowy"/>
              <w:jc w:val="center"/>
            </w:pPr>
            <w:r>
              <w:t>0.90</w:t>
            </w:r>
          </w:p>
        </w:tc>
        <w:tc>
          <w:tcPr>
            <w:tcW w:w="951" w:type="dxa"/>
            <w:vAlign w:val="center"/>
          </w:tcPr>
          <w:p w14:paraId="5822805D" w14:textId="732D89BC" w:rsidR="001510BA" w:rsidRDefault="001510BA" w:rsidP="001510BA">
            <w:pPr>
              <w:pStyle w:val="Tekstpodstawowy"/>
              <w:jc w:val="center"/>
            </w:pPr>
            <w:r>
              <w:t>1.67</w:t>
            </w:r>
          </w:p>
        </w:tc>
        <w:tc>
          <w:tcPr>
            <w:tcW w:w="951" w:type="dxa"/>
            <w:vAlign w:val="center"/>
          </w:tcPr>
          <w:p w14:paraId="3EA341C2" w14:textId="396B395C" w:rsidR="001510BA" w:rsidRDefault="001510BA" w:rsidP="001510BA">
            <w:pPr>
              <w:pStyle w:val="Tekstpodstawowy"/>
              <w:jc w:val="center"/>
            </w:pPr>
            <w:r>
              <w:t>1.58</w:t>
            </w:r>
          </w:p>
        </w:tc>
        <w:tc>
          <w:tcPr>
            <w:tcW w:w="946" w:type="dxa"/>
            <w:vAlign w:val="center"/>
          </w:tcPr>
          <w:p w14:paraId="20A8C3CB" w14:textId="43248B0A" w:rsidR="001510BA" w:rsidRDefault="001510BA" w:rsidP="001510BA">
            <w:pPr>
              <w:pStyle w:val="Tekstpodstawowy"/>
              <w:jc w:val="center"/>
            </w:pPr>
            <w:r>
              <w:t>1.71</w:t>
            </w:r>
          </w:p>
        </w:tc>
        <w:tc>
          <w:tcPr>
            <w:tcW w:w="946" w:type="dxa"/>
            <w:vAlign w:val="center"/>
          </w:tcPr>
          <w:p w14:paraId="267A6C0B" w14:textId="0018905D" w:rsidR="001510BA" w:rsidRDefault="001510BA" w:rsidP="001510BA">
            <w:pPr>
              <w:pStyle w:val="Tekstpodstawowy"/>
              <w:jc w:val="center"/>
            </w:pPr>
            <w:r>
              <w:t>1.57</w:t>
            </w:r>
          </w:p>
        </w:tc>
      </w:tr>
      <w:tr w:rsidR="001510BA" w14:paraId="6E79D695" w14:textId="418FA19C" w:rsidTr="00C15555">
        <w:trPr>
          <w:jc w:val="center"/>
        </w:trPr>
        <w:tc>
          <w:tcPr>
            <w:tcW w:w="817" w:type="dxa"/>
            <w:vMerge w:val="restart"/>
            <w:vAlign w:val="center"/>
          </w:tcPr>
          <w:p w14:paraId="3B6E7D3F" w14:textId="5E081AEB" w:rsidR="001510BA" w:rsidRDefault="001510BA" w:rsidP="001510BA">
            <w:pPr>
              <w:pStyle w:val="Tekstpodstawowy"/>
              <w:jc w:val="center"/>
            </w:pPr>
            <w:r>
              <w:t>3</w:t>
            </w:r>
          </w:p>
        </w:tc>
        <w:tc>
          <w:tcPr>
            <w:tcW w:w="2764" w:type="dxa"/>
          </w:tcPr>
          <w:p w14:paraId="347F5E67" w14:textId="2B6A8211" w:rsidR="001510BA" w:rsidRDefault="001510BA" w:rsidP="001510BA">
            <w:pPr>
              <w:pStyle w:val="Tekstpodstawowy"/>
              <w:jc w:val="center"/>
            </w:pPr>
            <w:r>
              <w:t>Przygotowanie bramek (2-4)</w:t>
            </w:r>
          </w:p>
        </w:tc>
        <w:tc>
          <w:tcPr>
            <w:tcW w:w="956" w:type="dxa"/>
            <w:vAlign w:val="center"/>
          </w:tcPr>
          <w:p w14:paraId="18C7A3B2" w14:textId="7A73D5A7" w:rsidR="001510BA" w:rsidRDefault="001510BA" w:rsidP="001510BA">
            <w:pPr>
              <w:pStyle w:val="Tekstpodstawowy"/>
              <w:jc w:val="center"/>
            </w:pPr>
            <w:r>
              <w:t>0.21</w:t>
            </w:r>
          </w:p>
        </w:tc>
        <w:tc>
          <w:tcPr>
            <w:tcW w:w="956" w:type="dxa"/>
            <w:vAlign w:val="center"/>
          </w:tcPr>
          <w:p w14:paraId="3DDF93EB" w14:textId="44DCA8F6" w:rsidR="001510BA" w:rsidRDefault="001510BA" w:rsidP="001510BA">
            <w:pPr>
              <w:pStyle w:val="Tekstpodstawowy"/>
              <w:jc w:val="center"/>
            </w:pPr>
            <w:r>
              <w:t>0.25</w:t>
            </w:r>
          </w:p>
        </w:tc>
        <w:tc>
          <w:tcPr>
            <w:tcW w:w="951" w:type="dxa"/>
            <w:vAlign w:val="center"/>
          </w:tcPr>
          <w:p w14:paraId="453A7750" w14:textId="083AB7D4" w:rsidR="001510BA" w:rsidRDefault="001510BA" w:rsidP="001510BA">
            <w:pPr>
              <w:pStyle w:val="Tekstpodstawowy"/>
              <w:jc w:val="center"/>
            </w:pPr>
            <w:r>
              <w:t>0.44</w:t>
            </w:r>
          </w:p>
        </w:tc>
        <w:tc>
          <w:tcPr>
            <w:tcW w:w="951" w:type="dxa"/>
            <w:vAlign w:val="center"/>
          </w:tcPr>
          <w:p w14:paraId="6F0002D7" w14:textId="700A15FD" w:rsidR="001510BA" w:rsidRDefault="001510BA" w:rsidP="001510BA">
            <w:pPr>
              <w:pStyle w:val="Tekstpodstawowy"/>
              <w:jc w:val="center"/>
            </w:pPr>
            <w:r>
              <w:t>0.52</w:t>
            </w:r>
          </w:p>
        </w:tc>
        <w:tc>
          <w:tcPr>
            <w:tcW w:w="946" w:type="dxa"/>
            <w:vAlign w:val="center"/>
          </w:tcPr>
          <w:p w14:paraId="1E890410" w14:textId="4F3B146E" w:rsidR="001510BA" w:rsidRDefault="001510BA" w:rsidP="001510BA">
            <w:pPr>
              <w:pStyle w:val="Tekstpodstawowy"/>
              <w:jc w:val="center"/>
            </w:pPr>
            <w:r>
              <w:t>0.47</w:t>
            </w:r>
          </w:p>
        </w:tc>
        <w:tc>
          <w:tcPr>
            <w:tcW w:w="946" w:type="dxa"/>
            <w:vAlign w:val="center"/>
          </w:tcPr>
          <w:p w14:paraId="3E37BFAE" w14:textId="7A5894DD" w:rsidR="001510BA" w:rsidRDefault="001510BA" w:rsidP="001510BA">
            <w:pPr>
              <w:pStyle w:val="Tekstpodstawowy"/>
              <w:jc w:val="center"/>
            </w:pPr>
            <w:r>
              <w:t>0.55</w:t>
            </w:r>
          </w:p>
        </w:tc>
      </w:tr>
      <w:tr w:rsidR="001510BA" w14:paraId="69A65EFA" w14:textId="7BC14029" w:rsidTr="00C15555">
        <w:trPr>
          <w:jc w:val="center"/>
        </w:trPr>
        <w:tc>
          <w:tcPr>
            <w:tcW w:w="817" w:type="dxa"/>
            <w:vMerge/>
          </w:tcPr>
          <w:p w14:paraId="111F18BA" w14:textId="77777777" w:rsidR="001510BA" w:rsidRDefault="001510BA" w:rsidP="001510BA">
            <w:pPr>
              <w:pStyle w:val="Tekstpodstawowy"/>
            </w:pPr>
          </w:p>
        </w:tc>
        <w:tc>
          <w:tcPr>
            <w:tcW w:w="2764" w:type="dxa"/>
          </w:tcPr>
          <w:p w14:paraId="063E8F52" w14:textId="300C91A1" w:rsidR="001510BA" w:rsidRDefault="001510BA" w:rsidP="001510BA">
            <w:pPr>
              <w:pStyle w:val="Tekstpodstawowy"/>
              <w:jc w:val="center"/>
            </w:pPr>
            <w:r>
              <w:t>Część kwantowa (6)</w:t>
            </w:r>
          </w:p>
        </w:tc>
        <w:tc>
          <w:tcPr>
            <w:tcW w:w="956" w:type="dxa"/>
            <w:vAlign w:val="center"/>
          </w:tcPr>
          <w:p w14:paraId="71043EFB" w14:textId="394CC505" w:rsidR="001510BA" w:rsidRDefault="001510BA" w:rsidP="001510BA">
            <w:pPr>
              <w:pStyle w:val="Tekstpodstawowy"/>
              <w:jc w:val="center"/>
            </w:pPr>
            <w:r>
              <w:t>2.801</w:t>
            </w:r>
          </w:p>
        </w:tc>
        <w:tc>
          <w:tcPr>
            <w:tcW w:w="956" w:type="dxa"/>
            <w:vAlign w:val="center"/>
          </w:tcPr>
          <w:p w14:paraId="4AF111DA" w14:textId="53BB0D8D" w:rsidR="001510BA" w:rsidRDefault="001510BA" w:rsidP="001510BA">
            <w:pPr>
              <w:pStyle w:val="Tekstpodstawowy"/>
              <w:jc w:val="center"/>
            </w:pPr>
            <w:r>
              <w:t>2.656</w:t>
            </w:r>
          </w:p>
        </w:tc>
        <w:tc>
          <w:tcPr>
            <w:tcW w:w="951" w:type="dxa"/>
            <w:vAlign w:val="center"/>
          </w:tcPr>
          <w:p w14:paraId="1D46BCFA" w14:textId="71CE7931" w:rsidR="001510BA" w:rsidRDefault="001510BA" w:rsidP="001510BA">
            <w:pPr>
              <w:pStyle w:val="Tekstpodstawowy"/>
              <w:jc w:val="center"/>
            </w:pPr>
            <w:r>
              <w:t>3.860</w:t>
            </w:r>
          </w:p>
        </w:tc>
        <w:tc>
          <w:tcPr>
            <w:tcW w:w="951" w:type="dxa"/>
            <w:vAlign w:val="center"/>
          </w:tcPr>
          <w:p w14:paraId="3DCC820F" w14:textId="69D0928D" w:rsidR="001510BA" w:rsidRDefault="001510BA" w:rsidP="001510BA">
            <w:pPr>
              <w:pStyle w:val="Tekstpodstawowy"/>
              <w:jc w:val="center"/>
            </w:pPr>
            <w:r>
              <w:t>4.111</w:t>
            </w:r>
          </w:p>
        </w:tc>
        <w:tc>
          <w:tcPr>
            <w:tcW w:w="946" w:type="dxa"/>
            <w:vAlign w:val="center"/>
          </w:tcPr>
          <w:p w14:paraId="4FD427E0" w14:textId="6C5C404E" w:rsidR="001510BA" w:rsidRDefault="001510BA" w:rsidP="001510BA">
            <w:pPr>
              <w:pStyle w:val="Tekstpodstawowy"/>
              <w:jc w:val="center"/>
            </w:pPr>
            <w:r>
              <w:t>3.591</w:t>
            </w:r>
          </w:p>
        </w:tc>
        <w:tc>
          <w:tcPr>
            <w:tcW w:w="946" w:type="dxa"/>
            <w:vAlign w:val="center"/>
          </w:tcPr>
          <w:p w14:paraId="3FC76FD0" w14:textId="762FC040" w:rsidR="001510BA" w:rsidRDefault="001510BA" w:rsidP="001510BA">
            <w:pPr>
              <w:pStyle w:val="Tekstpodstawowy"/>
              <w:jc w:val="center"/>
            </w:pPr>
            <w:r>
              <w:t>4.003</w:t>
            </w:r>
          </w:p>
        </w:tc>
      </w:tr>
      <w:tr w:rsidR="001510BA" w14:paraId="48F55AA8" w14:textId="61194F69" w:rsidTr="00C15555">
        <w:trPr>
          <w:jc w:val="center"/>
        </w:trPr>
        <w:tc>
          <w:tcPr>
            <w:tcW w:w="3581" w:type="dxa"/>
            <w:gridSpan w:val="2"/>
          </w:tcPr>
          <w:p w14:paraId="47BFB900" w14:textId="23E3D543" w:rsidR="001510BA" w:rsidRDefault="00043D06" w:rsidP="001510BA">
            <w:pPr>
              <w:pStyle w:val="Tekstpodstawowy"/>
              <w:jc w:val="center"/>
            </w:pPr>
            <w:r>
              <w:t>Czas r</w:t>
            </w:r>
            <w:r w:rsidR="001510BA">
              <w:t>azem</w:t>
            </w:r>
          </w:p>
        </w:tc>
        <w:tc>
          <w:tcPr>
            <w:tcW w:w="956" w:type="dxa"/>
            <w:vAlign w:val="center"/>
          </w:tcPr>
          <w:p w14:paraId="21290972" w14:textId="592C3BF8" w:rsidR="001510BA" w:rsidRDefault="001510BA" w:rsidP="001510BA">
            <w:pPr>
              <w:pStyle w:val="Tekstpodstawowy"/>
              <w:jc w:val="center"/>
            </w:pPr>
            <w:r>
              <w:t>10.33</w:t>
            </w:r>
          </w:p>
        </w:tc>
        <w:tc>
          <w:tcPr>
            <w:tcW w:w="956" w:type="dxa"/>
            <w:vAlign w:val="center"/>
          </w:tcPr>
          <w:p w14:paraId="3E5C2917" w14:textId="42502CBC" w:rsidR="001510BA" w:rsidRDefault="001510BA" w:rsidP="001510BA">
            <w:pPr>
              <w:pStyle w:val="Tekstpodstawowy"/>
              <w:jc w:val="center"/>
            </w:pPr>
            <w:r>
              <w:t>10.83</w:t>
            </w:r>
          </w:p>
        </w:tc>
        <w:tc>
          <w:tcPr>
            <w:tcW w:w="951" w:type="dxa"/>
            <w:vAlign w:val="center"/>
          </w:tcPr>
          <w:p w14:paraId="70A1268D" w14:textId="4CF6A39E" w:rsidR="001510BA" w:rsidRDefault="001510BA" w:rsidP="001510BA">
            <w:pPr>
              <w:pStyle w:val="Tekstpodstawowy"/>
              <w:jc w:val="center"/>
            </w:pPr>
            <w:r>
              <w:t>15.75</w:t>
            </w:r>
          </w:p>
        </w:tc>
        <w:tc>
          <w:tcPr>
            <w:tcW w:w="951" w:type="dxa"/>
            <w:vAlign w:val="center"/>
          </w:tcPr>
          <w:p w14:paraId="7150EF33" w14:textId="3471C61E" w:rsidR="001510BA" w:rsidRDefault="001510BA" w:rsidP="001510BA">
            <w:pPr>
              <w:pStyle w:val="Tekstpodstawowy"/>
              <w:jc w:val="center"/>
            </w:pPr>
            <w:r>
              <w:t>16.56</w:t>
            </w:r>
          </w:p>
        </w:tc>
        <w:tc>
          <w:tcPr>
            <w:tcW w:w="946" w:type="dxa"/>
          </w:tcPr>
          <w:p w14:paraId="46A4887B" w14:textId="13D594F7" w:rsidR="001510BA" w:rsidRDefault="001510BA" w:rsidP="001510BA">
            <w:pPr>
              <w:pStyle w:val="Tekstpodstawowy"/>
              <w:jc w:val="center"/>
            </w:pPr>
            <w:r>
              <w:t>15.40</w:t>
            </w:r>
          </w:p>
        </w:tc>
        <w:tc>
          <w:tcPr>
            <w:tcW w:w="946" w:type="dxa"/>
          </w:tcPr>
          <w:p w14:paraId="2308489C" w14:textId="6FB6EF2D" w:rsidR="001510BA" w:rsidRDefault="001510BA" w:rsidP="001510BA">
            <w:pPr>
              <w:pStyle w:val="Tekstpodstawowy"/>
              <w:jc w:val="center"/>
            </w:pPr>
            <w:r>
              <w:t>17.10</w:t>
            </w:r>
          </w:p>
        </w:tc>
      </w:tr>
      <w:tr w:rsidR="0015494B" w14:paraId="4C08AD8B" w14:textId="77777777" w:rsidTr="00C15555">
        <w:trPr>
          <w:jc w:val="center"/>
        </w:trPr>
        <w:tc>
          <w:tcPr>
            <w:tcW w:w="3581" w:type="dxa"/>
            <w:gridSpan w:val="2"/>
          </w:tcPr>
          <w:p w14:paraId="0AC9B3CB" w14:textId="6738C0F6" w:rsidR="0015494B" w:rsidRDefault="0015494B" w:rsidP="001510BA">
            <w:pPr>
              <w:pStyle w:val="Tekstpodstawowy"/>
              <w:jc w:val="center"/>
            </w:pPr>
            <w:r>
              <w:t>Średnia liczba bramek po transpilacji</w:t>
            </w:r>
          </w:p>
        </w:tc>
        <w:tc>
          <w:tcPr>
            <w:tcW w:w="956" w:type="dxa"/>
            <w:vAlign w:val="center"/>
          </w:tcPr>
          <w:p w14:paraId="77031C07" w14:textId="074343F1" w:rsidR="0015494B" w:rsidRDefault="0015494B" w:rsidP="001510BA">
            <w:pPr>
              <w:pStyle w:val="Tekstpodstawowy"/>
              <w:jc w:val="center"/>
            </w:pPr>
            <w:r>
              <w:t>142</w:t>
            </w:r>
          </w:p>
        </w:tc>
        <w:tc>
          <w:tcPr>
            <w:tcW w:w="956" w:type="dxa"/>
            <w:vAlign w:val="center"/>
          </w:tcPr>
          <w:p w14:paraId="4D573BF7" w14:textId="1B8C2300" w:rsidR="0015494B" w:rsidRDefault="0015494B" w:rsidP="001510BA">
            <w:pPr>
              <w:pStyle w:val="Tekstpodstawowy"/>
              <w:jc w:val="center"/>
            </w:pPr>
            <w:r>
              <w:t>135</w:t>
            </w:r>
          </w:p>
        </w:tc>
        <w:tc>
          <w:tcPr>
            <w:tcW w:w="951" w:type="dxa"/>
            <w:vAlign w:val="center"/>
          </w:tcPr>
          <w:p w14:paraId="26A463A6" w14:textId="096B331D" w:rsidR="0015494B" w:rsidRDefault="0015494B" w:rsidP="001510BA">
            <w:pPr>
              <w:pStyle w:val="Tekstpodstawowy"/>
              <w:jc w:val="center"/>
            </w:pPr>
            <w:r>
              <w:t>12 198</w:t>
            </w:r>
          </w:p>
        </w:tc>
        <w:tc>
          <w:tcPr>
            <w:tcW w:w="951" w:type="dxa"/>
            <w:vAlign w:val="center"/>
          </w:tcPr>
          <w:p w14:paraId="0B8FA6E2" w14:textId="379BFA03" w:rsidR="0015494B" w:rsidRDefault="0015494B" w:rsidP="001510BA">
            <w:pPr>
              <w:pStyle w:val="Tekstpodstawowy"/>
              <w:jc w:val="center"/>
            </w:pPr>
            <w:r>
              <w:t>12 120</w:t>
            </w:r>
          </w:p>
        </w:tc>
        <w:tc>
          <w:tcPr>
            <w:tcW w:w="946" w:type="dxa"/>
            <w:vAlign w:val="center"/>
          </w:tcPr>
          <w:p w14:paraId="2101DBD5" w14:textId="2C62253F" w:rsidR="0015494B" w:rsidRDefault="0015494B" w:rsidP="0015494B">
            <w:pPr>
              <w:pStyle w:val="Tekstpodstawowy"/>
              <w:jc w:val="center"/>
            </w:pPr>
            <w:r>
              <w:t>21 451</w:t>
            </w:r>
          </w:p>
        </w:tc>
        <w:tc>
          <w:tcPr>
            <w:tcW w:w="946"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C15555">
      <w:pPr>
        <w:pStyle w:val="Tekstpodstawowy"/>
        <w:jc w:val="left"/>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7B24CAD3" w:rsidR="00DC40BC" w:rsidRPr="00FF1B2C" w:rsidRDefault="00DC40BC" w:rsidP="00DC40BC">
      <w:pPr>
        <w:pStyle w:val="Legenda"/>
        <w:keepNext/>
        <w:jc w:val="both"/>
        <w:rPr>
          <w:sz w:val="24"/>
          <w:szCs w:val="24"/>
        </w:rPr>
      </w:pPr>
      <w:bookmarkStart w:id="162" w:name="_Toc140609815"/>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B04E3E">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62"/>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0AD0409C" w:rsidR="00002783" w:rsidRPr="00FF1B2C" w:rsidRDefault="00002783" w:rsidP="00002783">
      <w:pPr>
        <w:pStyle w:val="Legenda"/>
        <w:keepNext/>
        <w:jc w:val="both"/>
        <w:rPr>
          <w:sz w:val="24"/>
          <w:szCs w:val="24"/>
        </w:rPr>
      </w:pPr>
      <w:bookmarkStart w:id="163" w:name="_Toc140609816"/>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B04E3E">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63"/>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deaktywacji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1D74DF45" w:rsidR="00EE3495" w:rsidRPr="00FF1B2C" w:rsidRDefault="00EE3495" w:rsidP="00EE3495">
      <w:pPr>
        <w:pStyle w:val="Legenda"/>
        <w:keepNext/>
        <w:jc w:val="both"/>
        <w:rPr>
          <w:sz w:val="24"/>
          <w:szCs w:val="24"/>
        </w:rPr>
      </w:pPr>
      <w:bookmarkStart w:id="164" w:name="_Toc140609817"/>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B04E3E">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64"/>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493FE0AC" w:rsidR="0032658E" w:rsidRPr="001F0821" w:rsidRDefault="0032658E" w:rsidP="0032658E">
      <w:pPr>
        <w:pStyle w:val="Legenda"/>
        <w:keepNext/>
        <w:jc w:val="both"/>
        <w:rPr>
          <w:sz w:val="24"/>
          <w:szCs w:val="24"/>
        </w:rPr>
      </w:pPr>
      <w:bookmarkStart w:id="165" w:name="_Toc140609818"/>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B04E3E">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65"/>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621E40B0" w:rsidR="00FF1B2C" w:rsidRPr="00FF1B2C" w:rsidRDefault="00FF1B2C" w:rsidP="00FF1B2C">
      <w:pPr>
        <w:pStyle w:val="Legenda"/>
        <w:keepNext/>
        <w:jc w:val="both"/>
        <w:rPr>
          <w:sz w:val="24"/>
          <w:szCs w:val="24"/>
        </w:rPr>
      </w:pPr>
      <w:bookmarkStart w:id="166" w:name="_Toc140609819"/>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B04E3E">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66"/>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06BCDE53" w:rsidR="00FF1B2C" w:rsidRPr="00FF1B2C" w:rsidRDefault="00FF1B2C" w:rsidP="00FF1B2C">
      <w:pPr>
        <w:pStyle w:val="Legenda"/>
        <w:keepNext/>
        <w:jc w:val="both"/>
        <w:rPr>
          <w:sz w:val="24"/>
          <w:szCs w:val="24"/>
        </w:rPr>
      </w:pPr>
      <w:bookmarkStart w:id="167" w:name="_Toc140609820"/>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B04E3E">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67"/>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4BE55D8F" w14:textId="3F82BCA2" w:rsidR="00C15555" w:rsidRPr="00C15555" w:rsidRDefault="00C15555" w:rsidP="00FF1B2C">
      <w:pPr>
        <w:pStyle w:val="Tekstpodstawowy"/>
      </w:pPr>
      <w:r>
        <w:tab/>
        <w:t xml:space="preserve">Optymalizacja dla problemów F1 i F2 zakończyła się niepowodzeniem. Nie tylko nie udało się wskazać wyraźnie, które rozwiązanie jest najlepsze, ale nawet nie udało się znaleźć </w:t>
      </w:r>
      <w:r>
        <w:lastRenderedPageBreak/>
        <w:t>rozwiązać poprawnych - rozkład wyników pomiarów można uznać za zbliżony do jednostajnego. Nie daje się zauważyć żaden znaczący wzorzec. Taki wynik może być skutkiem zbyt niskimi wartościami mnożników funkcji kar. Znaczenie może mieć również szum kwantowy wynikający z infrastruktury, jednak w świetle wyników dla problemów T1 i T2 twierdzenie to nie znajduje potwierdzenia w danych. Również zastosowanie dodatkowego środka w postaci techniki ciepłego wystartowania nie pomogło w poprawie wyników. Wobec mnogości czynników wpływających na wynik (w tym parametryzacji QAOA</w:t>
      </w:r>
      <w:r w:rsidR="007317CF">
        <w:t xml:space="preserve">) zdolność omawianego algorytmu do znajdowania </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68" w:name="_Toc140609792"/>
      <w:r>
        <w:rPr>
          <w:lang w:val="en-US"/>
        </w:rPr>
        <w:t xml:space="preserve">Wnioski </w:t>
      </w:r>
      <w:r w:rsidR="00ED3F6E">
        <w:rPr>
          <w:lang w:val="en-US"/>
        </w:rPr>
        <w:t>i dalsze prace</w:t>
      </w:r>
      <w:bookmarkEnd w:id="168"/>
    </w:p>
    <w:p w14:paraId="1EC6243A" w14:textId="33C321E7" w:rsidR="00150155" w:rsidRDefault="00150155" w:rsidP="00150155">
      <w:pPr>
        <w:pStyle w:val="Tekstpodstawowy"/>
      </w:pPr>
      <w:r>
        <w:tab/>
      </w:r>
      <w:r w:rsidRPr="00150155">
        <w:t>W pierwszej kolejności można z</w:t>
      </w:r>
      <w:r>
        <w:t xml:space="preserve">auważyć, że dla symulacji klasycznych hiperoptymalizacja metodami Bayesowskimi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optymalizatorem Bayesowskim – porównanie to wypada na niekorzyść optymalizatora Bayesowskiego.</w:t>
      </w:r>
    </w:p>
    <w:p w14:paraId="202CB16E" w14:textId="5C3683FE"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w:t>
      </w:r>
      <w:r w:rsidR="00AB59F2">
        <w:t> </w:t>
      </w:r>
      <w:r w:rsidR="00492B99">
        <w:t>języku QASM 2.0 (w wyniku transpilacji)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poblemu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t>
      </w:r>
      <w:r>
        <w:lastRenderedPageBreak/>
        <w:t>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pPr>
        <w:pStyle w:val="Tekstpodstawowy"/>
        <w:numPr>
          <w:ilvl w:val="0"/>
          <w:numId w:val="12"/>
        </w:numPr>
      </w:pPr>
      <w:r>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pPr>
        <w:pStyle w:val="Tekstpodstawowy"/>
        <w:numPr>
          <w:ilvl w:val="0"/>
          <w:numId w:val="12"/>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pPr>
        <w:pStyle w:val="Tekstpodstawowy"/>
        <w:numPr>
          <w:ilvl w:val="0"/>
          <w:numId w:val="12"/>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pPr>
        <w:pStyle w:val="Tekstpodstawowy"/>
        <w:numPr>
          <w:ilvl w:val="0"/>
          <w:numId w:val="12"/>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13F70528" w:rsidR="00DF3D33" w:rsidRDefault="00DF3D33" w:rsidP="00DF3D33">
      <w:pPr>
        <w:pStyle w:val="Tekstpodstawowy"/>
      </w:pPr>
      <w:r>
        <w:tab/>
        <w:t>Na uwagę zasługują także dalsze możliwości rozwoju algorytmu QAOA. Po</w:t>
      </w:r>
      <w:r w:rsidR="00C37C79">
        <w:t> </w:t>
      </w:r>
      <w:r>
        <w:t>pierwsze, należy zwrócić uwagę na fakt, że problem marszrutyzacji jest znacznie bardziej złożonym problemem niż problem max-cut na którym w większości publikacji sprawdza się</w:t>
      </w:r>
      <w:r w:rsidR="00AB59F2">
        <w:t> </w:t>
      </w:r>
      <w:r>
        <w:t>działania powyższego algorytmu. Równocześnie przykłady w rozdziale I.3 wskazują na</w:t>
      </w:r>
      <w:r w:rsidR="00AB59F2">
        <w:t> </w:t>
      </w:r>
      <w:r>
        <w:t>to,</w:t>
      </w:r>
      <w:r w:rsidR="00AB59F2">
        <w:t> </w:t>
      </w:r>
      <w:r>
        <w:t>że</w:t>
      </w:r>
      <w:r w:rsidR="007317CF">
        <w:t> </w:t>
      </w:r>
      <w:r>
        <w:t xml:space="preserve">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cut. Warto zatem podjąć się dodatkowych wysiłków mających na celu porównanie przechodniości wniosków wyciąganych dla różnych klas problemów.</w:t>
      </w:r>
      <w:r w:rsidR="005952A4">
        <w:t xml:space="preserve"> Warto dodać, że przez zastosowanie troteryzacji na poziomie równym jeden, istnieje ryzyko </w:t>
      </w:r>
      <w:r w:rsidR="005952A4">
        <w:lastRenderedPageBreak/>
        <w:t>zaistnienia opisywanego w rozdziale II.2.1. deficytu osiągalności, brakuje jednak danych do</w:t>
      </w:r>
      <w:r w:rsidR="00AB59F2">
        <w:t> </w:t>
      </w:r>
      <w:r w:rsidR="005952A4">
        <w:t>potwierdzenia lub odrzucenia tej hipotezy.</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356E4C00"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wyników obliczeń pomiędzy maszynami.</w:t>
      </w:r>
    </w:p>
    <w:p w14:paraId="331A6C46" w14:textId="77777777" w:rsidR="007317CF" w:rsidRDefault="007317CF" w:rsidP="00DF3D33">
      <w:pPr>
        <w:pStyle w:val="Tekstpodstawowy"/>
      </w:pPr>
    </w:p>
    <w:p w14:paraId="47B96065" w14:textId="77777777" w:rsidR="007317CF" w:rsidRPr="002E2EAA" w:rsidRDefault="007317CF" w:rsidP="007317CF">
      <w:pPr>
        <w:pStyle w:val="Tekstpodstawowy"/>
        <w:rPr>
          <w:b/>
        </w:rPr>
      </w:pPr>
      <w:r w:rsidRPr="002E2EAA">
        <w:rPr>
          <w:b/>
        </w:rPr>
        <w:lastRenderedPageBreak/>
        <w:t>Podsumowanie</w:t>
      </w:r>
    </w:p>
    <w:p w14:paraId="40E692AB" w14:textId="7DA8783D" w:rsidR="0076540B" w:rsidRPr="00DF3D33" w:rsidRDefault="007317CF" w:rsidP="00DF3D33">
      <w:pPr>
        <w:pStyle w:val="Tekstpodstawowy"/>
      </w:pPr>
      <w:r>
        <w:tab/>
        <w:t xml:space="preserve">W powyższym rozdziale przedstawiono cztery problemy optymalizacyjne klasy VRP, a także przetestowano algorytmy, które miały za zadanie wskazać najlepsze rozwiązanie, były to: wyszukiwanie wyczerpujące, gotowy program </w:t>
      </w:r>
      <w:r w:rsidRPr="00A27131">
        <w:t>NumPyMinimumEigensolver</w:t>
      </w:r>
      <w:r>
        <w:t>, klasyczna symulacja algorytmu QAOA z wykorzystaniem optymalizatora COBYLA, klasyczna symulacja algorytmu QAOA z wykorzystaniem hiperoptymalizacji Bayesowskiej oraz algorytm QAOA z hiperoptymalizacją Bayesowską uruchomiony w kontrolowanym przez badacza środowisku hybrydowym. Omówiono charakterystykę używanej infrastruktury kwantowej i związane z nią ograniczenia. Przedstawiono także autorską technikę doboru mnożników w funkcjach kar, a także pokazano, w jaki sposób można zmniejszyć rozmiar problemu, a tym samym ilość wymaganych mocy obliczeniowych. Najszybszy okazał się być algorytm wyszukiwania wyczerpującego, co nie było zaskoczeniem ze względu na niewielką liczbę wierzchołków w</w:t>
      </w:r>
      <w:r w:rsidR="00AB59F2">
        <w:t> </w:t>
      </w:r>
      <w:r>
        <w:t>grafach. Wątpliwości wzbudził czas obliczeń przeprowadzanych przez optymalizator Bayesowski, a także niesatysfakcjonujące wyniki dla algorytmu QAOA wykorzystującego infrastrukturę kwantową. Wyciągnięto wnioski i zaproponowano rekomendacje w zakresie przygotowania problemu przed przekazaniem go do algorytmu, a także wskazano kierunki rozwoju dalszych badań rozwoju algorytmu QAOA, ze szczególnym uwzględnieniem jego parametryzacji.</w:t>
      </w:r>
    </w:p>
    <w:p w14:paraId="6EDB5199" w14:textId="77777777" w:rsidR="00F659F1" w:rsidRPr="00150155" w:rsidRDefault="00F659F1" w:rsidP="00F659F1">
      <w:pPr>
        <w:pStyle w:val="Tekstpodstawowy"/>
      </w:pPr>
    </w:p>
    <w:p w14:paraId="35EE7085" w14:textId="3E380393" w:rsidR="00F659F1" w:rsidRPr="00EB0E97" w:rsidRDefault="00F32541" w:rsidP="00F659F1">
      <w:pPr>
        <w:pStyle w:val="Nagwek"/>
      </w:pPr>
      <w:r w:rsidRPr="00EB0E97">
        <w:br w:type="column"/>
      </w:r>
      <w:bookmarkStart w:id="169" w:name="_Toc140609793"/>
      <w:r w:rsidR="00F659F1" w:rsidRPr="00EB0E97">
        <w:lastRenderedPageBreak/>
        <w:t>Zakończenie</w:t>
      </w:r>
      <w:bookmarkEnd w:id="169"/>
    </w:p>
    <w:p w14:paraId="6CE8A836" w14:textId="44E9720A" w:rsidR="00EB0E97" w:rsidRDefault="00F659F1" w:rsidP="00F659F1">
      <w:pPr>
        <w:pStyle w:val="Tekstpodstawowy"/>
      </w:pPr>
      <w:r w:rsidRPr="00EB0E97">
        <w:tab/>
      </w:r>
      <w:r w:rsidR="00EB0E97" w:rsidRPr="00EB0E97">
        <w:t>Chociaż zastosowanie w p</w:t>
      </w:r>
      <w:r w:rsidR="00EB0E97">
        <w:t xml:space="preserve">owyższej pracy algorytmu QAOA do rozwiązywania problemu marszrutyzacji nie zakończyło się </w:t>
      </w:r>
      <w:r w:rsidR="00BB6738">
        <w:t xml:space="preserve">pełnym </w:t>
      </w:r>
      <w:r w:rsidR="00EB0E97">
        <w:t>sukcesem, to eksperymenty pozwoliły na</w:t>
      </w:r>
      <w:r w:rsidR="00FC1E42">
        <w:t> </w:t>
      </w:r>
      <w:r w:rsidR="00EB0E97">
        <w:t>wyciągnięcie wielu ciekawych wniosków</w:t>
      </w:r>
      <w:r w:rsidR="000A5B1F">
        <w:t>,</w:t>
      </w:r>
      <w:r w:rsidR="00EB0E97">
        <w:t xml:space="preserve"> wskazując tym samym istotne kierunki przeprowadzania dalszych badań. Ograniczenia infrastrukturalne spowodowały, że możliwe było analizowanie jedynie niewielkich instancji problemu, ale też wymusiły odmienne podejście, co </w:t>
      </w:r>
      <w:r w:rsidR="00BB6738">
        <w:t>umożliwiło</w:t>
      </w:r>
      <w:r w:rsidR="00EB0E97">
        <w:t xml:space="preserve"> dyskusj</w:t>
      </w:r>
      <w:r w:rsidR="00BB6738">
        <w:t>ę</w:t>
      </w:r>
      <w:r w:rsidR="00EB0E97">
        <w:t xml:space="preserve"> nad </w:t>
      </w:r>
      <w:r w:rsidR="00BB6738">
        <w:t>wprowadzaniem usprawnień w stosowaniu omawianego algorytmu</w:t>
      </w:r>
      <w:r w:rsidR="00EB0E97">
        <w:t>.</w:t>
      </w:r>
    </w:p>
    <w:p w14:paraId="7105882F" w14:textId="1D6C5FCF" w:rsidR="00EB0E97" w:rsidRDefault="00EB0E97" w:rsidP="00F659F1">
      <w:pPr>
        <w:pStyle w:val="Tekstpodstawowy"/>
      </w:pPr>
      <w:r>
        <w:tab/>
        <w:t xml:space="preserve">Sformułowanie problemu odbiegające od tego proponowanego przez literaturę </w:t>
      </w:r>
      <w:r w:rsidR="00FC1E42">
        <w:t xml:space="preserve">i gotowe </w:t>
      </w:r>
      <w:r w:rsidR="00BB6738">
        <w:t>biblioteki programistyczne</w:t>
      </w:r>
      <w:r w:rsidR="00FC1E42">
        <w:t xml:space="preserve"> </w:t>
      </w:r>
      <w:r>
        <w:t>pokazało, że</w:t>
      </w:r>
      <w:r w:rsidR="00BB6738">
        <w:t xml:space="preserve"> sposób</w:t>
      </w:r>
      <w:r>
        <w:t xml:space="preserve"> zapis</w:t>
      </w:r>
      <w:r w:rsidR="00BB6738">
        <w:t>u</w:t>
      </w:r>
      <w:r>
        <w:t xml:space="preserve"> założeń i ograniczeń dla</w:t>
      </w:r>
      <w:r w:rsidR="00AB59F2">
        <w:t> </w:t>
      </w:r>
      <w:r>
        <w:t>zadania optymalizacyjnego może przynieść wymierne korzyści w postaci</w:t>
      </w:r>
      <w:r w:rsidR="00E26BBE">
        <w:t xml:space="preserve"> nawet 3</w:t>
      </w:r>
      <w:r w:rsidR="00AB59F2">
        <w:noBreakHyphen/>
      </w:r>
      <w:r w:rsidR="00E26BBE">
        <w:t>krotnego</w:t>
      </w:r>
      <w:r>
        <w:t xml:space="preserve"> zmniejszenia</w:t>
      </w:r>
      <w:r w:rsidR="00E26BBE">
        <w:t xml:space="preserve"> ilości</w:t>
      </w:r>
      <w:r>
        <w:t xml:space="preserve"> wymaganych mocy obliczeniowych. Z drugiej strony, </w:t>
      </w:r>
      <w:r w:rsidR="00E26BBE">
        <w:t>tak duże oszczędności</w:t>
      </w:r>
      <w:r w:rsidR="000A5B1F">
        <w:t xml:space="preserve"> nie będą możliwe dla innych typów problemu marszrutyzacji (np. problemu VRP z oknami czasowymi), dlatego należy zastosować indywidualne</w:t>
      </w:r>
      <w:r w:rsidR="00E26BBE">
        <w:t xml:space="preserve"> podejście do </w:t>
      </w:r>
      <w:r w:rsidR="00BB6738">
        <w:t>zadania</w:t>
      </w:r>
      <w:r w:rsidR="00E26BBE">
        <w:t>.</w:t>
      </w:r>
    </w:p>
    <w:p w14:paraId="51ACF02E" w14:textId="133A746D" w:rsidR="00E26BBE" w:rsidRDefault="00E26BBE" w:rsidP="00F659F1">
      <w:pPr>
        <w:pStyle w:val="Tekstpodstawowy"/>
      </w:pPr>
      <w:r>
        <w:tab/>
        <w:t>Nowością jest także osobne podejście do każdego z ograniczeń lokalnych przy formułowaniu mnożników funkcji kary. Zaproponowano autorską metodę formułowania wag, która jednak przy określonym układzie wierzchołków nie będzie satysfakcjonująca</w:t>
      </w:r>
      <w:r w:rsidR="00BB6738">
        <w:t xml:space="preserve">, w szczególności, </w:t>
      </w:r>
      <w:r>
        <w:t xml:space="preserve">kiedy odległości między wierzchołkami są takie same lub zbliżone. </w:t>
      </w:r>
      <w:r w:rsidR="00DC540B">
        <w:t>Stanowi to</w:t>
      </w:r>
      <w:r w:rsidR="00FC1E42">
        <w:t> </w:t>
      </w:r>
      <w:r w:rsidR="00DC540B">
        <w:t>jednak postęp w konstruowaniu danych wejściowych dla algorytmu QAOA i może stanowić interesujący obiekt dalszych badań mających służyć rozwojowi tej metody optymalizacji. Sprzyjać temu będzie rozwój infrastruktury kwantowej, co pozwoli na</w:t>
      </w:r>
      <w:r w:rsidR="00FC1E42">
        <w:t> </w:t>
      </w:r>
      <w:r w:rsidR="00DC540B">
        <w:t>rozpatrywanie zachowania się algorytmu dla bardziej złożonych problemów omawianej klasy.</w:t>
      </w:r>
    </w:p>
    <w:p w14:paraId="6C1A9F97" w14:textId="29F18947" w:rsidR="00DC540B" w:rsidRDefault="00DC540B" w:rsidP="00F659F1">
      <w:pPr>
        <w:pStyle w:val="Tekstpodstawowy"/>
      </w:pPr>
      <w:r>
        <w:tab/>
        <w:t>Fiaskiem zakończyło się zastosowanie metod Bayesowskich w klasycznej części algorytmu QAOA – nie udało się odnaleźć minimum funkcji celu. Należy jednak zwrócić uwagę, że otrzymywane wyniki były znacznie lepsze dla symulacji klasycznych a niżeli obliczeń kwantowych – może to być wynikiem różnej liczby iteracji w poszczególnych etapach algorytmu – w szczególności dla obliczeń kwantowych</w:t>
      </w:r>
      <w:r w:rsidR="000A5B1F">
        <w:t>, gdzie</w:t>
      </w:r>
      <w:r>
        <w:t xml:space="preserve"> dokonano odstępstw od</w:t>
      </w:r>
      <w:r w:rsidR="00FC1E42">
        <w:t> </w:t>
      </w:r>
      <w:r>
        <w:t>metodyk proponowanych w literaturze, było to jednak niezbędne ze względu na</w:t>
      </w:r>
      <w:r w:rsidR="00BB6738">
        <w:t> </w:t>
      </w:r>
      <w:r>
        <w:t>ograniczenia w dostępie do procesora kwantowego.  Podobnie jak w poprzednim przypadku, rozwój infrastruktury kwantowej, ale też oprogramowania łączącego obliczenia klasyczne z</w:t>
      </w:r>
      <w:r w:rsidR="00FC1E42">
        <w:t> </w:t>
      </w:r>
      <w:r>
        <w:t xml:space="preserve">kwantowymi będą stanowiły kluczowy element w testowaniu możliwości metod </w:t>
      </w:r>
      <w:r>
        <w:lastRenderedPageBreak/>
        <w:t>Bayesowskich jako wsparcia algorytmu QAOA.</w:t>
      </w:r>
      <w:r w:rsidR="0062608B">
        <w:t xml:space="preserve"> Udało się jedynie potwierdzić wnioski płynące z literatury, dotyczące zmienności wartości funkcji celu w zależności od parametrów </w:t>
      </w:r>
      <m:oMath>
        <m:r>
          <m:rPr>
            <m:sty m:val="p"/>
          </m:rPr>
          <w:rPr>
            <w:rFonts w:ascii="Cambria Math" w:hAnsi="Cambria Math"/>
          </w:rPr>
          <m:t>β</m:t>
        </m:r>
      </m:oMath>
      <w:r w:rsidR="0062608B">
        <w:t xml:space="preserve"> i </w:t>
      </w:r>
      <m:oMath>
        <m:r>
          <m:rPr>
            <m:sty m:val="p"/>
          </m:rPr>
          <w:rPr>
            <w:rFonts w:ascii="Cambria Math" w:hAnsi="Cambria Math"/>
          </w:rPr>
          <m:t>γ</m:t>
        </m:r>
      </m:oMath>
      <w:r w:rsidR="0062608B">
        <w:t xml:space="preserve">, tzn. funkcja celu charakteryzuje się wysoką zmiennością ze względu na wartość parametru </w:t>
      </w:r>
      <m:oMath>
        <m:r>
          <m:rPr>
            <m:sty m:val="p"/>
          </m:rPr>
          <w:rPr>
            <w:rFonts w:ascii="Cambria Math" w:hAnsi="Cambria Math"/>
          </w:rPr>
          <m:t>γ</m:t>
        </m:r>
      </m:oMath>
      <w:r w:rsidR="0062608B">
        <w:t xml:space="preserve">, niezależnie od skomplikowania Hamiltonianu celu; z kolei dla parametru </w:t>
      </w:r>
      <m:oMath>
        <m:r>
          <m:rPr>
            <m:sty m:val="p"/>
          </m:rPr>
          <w:rPr>
            <w:rFonts w:ascii="Cambria Math" w:hAnsi="Cambria Math"/>
          </w:rPr>
          <m:t>β</m:t>
        </m:r>
      </m:oMath>
      <w:r w:rsidR="00BB6738">
        <w:t> </w:t>
      </w:r>
      <w:r w:rsidR="0062608B">
        <w:t>zmienność ta jest mniejsza.</w:t>
      </w:r>
    </w:p>
    <w:p w14:paraId="2A66FF52" w14:textId="0D29B636" w:rsidR="00FC1E42" w:rsidRDefault="00FC1E42" w:rsidP="00F659F1">
      <w:pPr>
        <w:pStyle w:val="Tekstpodstawowy"/>
      </w:pPr>
      <w:r>
        <w:tab/>
        <w:t xml:space="preserve">Pokazane </w:t>
      </w:r>
      <w:r w:rsidR="0062608B">
        <w:t>w rozdziale II potencjalne usprawnienia</w:t>
      </w:r>
      <w:r>
        <w:t xml:space="preserve"> </w:t>
      </w:r>
      <w:r w:rsidR="0062608B">
        <w:t>zostały wykorzystane</w:t>
      </w:r>
      <w:r>
        <w:t xml:space="preserve"> w rozdziale III </w:t>
      </w:r>
      <w:r w:rsidR="0062608B">
        <w:t>w celu</w:t>
      </w:r>
      <w:r>
        <w:t> poprawy efektywności algorytmu QAOA. Okazało się jednak, że część z nich, jak </w:t>
      </w:r>
      <w:r w:rsidR="00BB6738">
        <w:t>ciepłe wystartowanie</w:t>
      </w:r>
      <w:r>
        <w:t xml:space="preserve"> nie doprowadziły do poprawy jakości</w:t>
      </w:r>
      <w:r w:rsidR="00BB6738">
        <w:t xml:space="preserve"> otrzymywanych rozwiązań</w:t>
      </w:r>
      <w:r>
        <w:t xml:space="preserve">. Może to wynikać z problemów w innych częściach konstrukcji algorytmu (np. w działaniu optymalizatora klasycznego), ale też </w:t>
      </w:r>
      <w:r w:rsidR="00BB6738">
        <w:t>z tego</w:t>
      </w:r>
      <w:r>
        <w:t xml:space="preserve">, że </w:t>
      </w:r>
      <w:r w:rsidR="00BB6738">
        <w:t xml:space="preserve">owe usprawnienia były </w:t>
      </w:r>
      <w:r>
        <w:t>projektowane z myślą o problemie max-cut. Równocześnie</w:t>
      </w:r>
      <w:r w:rsidR="00BB6738">
        <w:t>,</w:t>
      </w:r>
      <w:r>
        <w:t xml:space="preserve"> </w:t>
      </w:r>
      <w:r w:rsidR="00BB6738">
        <w:t xml:space="preserve">należy zwrócić uwagę na </w:t>
      </w:r>
      <w:r>
        <w:t>brak literatury poruszającej zastosowanie tych technik dla bardziej skomplikowanych problemów optymalizacji kombinatorycznej, do których zalicza się problem VRP.</w:t>
      </w:r>
      <w:r w:rsidR="0062608B">
        <w:t xml:space="preserve"> Analogiczny wniosek można wysnuć dla zróżnicowanych sformułowań warunków ograniczających, których kodowanie będzie się odbywać </w:t>
      </w:r>
      <w:r w:rsidR="00BB6738">
        <w:t xml:space="preserve">w inny sposób </w:t>
      </w:r>
      <w:r w:rsidR="0062608B">
        <w:t>w zależności od dokładnego typu instancji problemu VRP, a</w:t>
      </w:r>
      <w:r w:rsidR="00BB6738">
        <w:t> </w:t>
      </w:r>
      <w:r w:rsidR="0062608B">
        <w:t>tym</w:t>
      </w:r>
      <w:r w:rsidR="00BB6738">
        <w:t> </w:t>
      </w:r>
      <w:r w:rsidR="0062608B">
        <w:t>samym zużywać w różnym stopniu moce obliczeniowe.</w:t>
      </w:r>
    </w:p>
    <w:p w14:paraId="4239EC58" w14:textId="75AEBE6E" w:rsidR="0062608B" w:rsidRDefault="0062608B" w:rsidP="00F659F1">
      <w:pPr>
        <w:pStyle w:val="Tekstpodstawowy"/>
      </w:pPr>
      <w:r>
        <w:tab/>
        <w:t xml:space="preserve">Powyższa praca uzupełniła nieliczną literaturę dotyczącą zastosowań algorytmu QAOA w rozwiązywaniu problemu marszrutyzacji. Pozwoliła ona na osiągnięcie postępów, które wraz z rozwojem i upowszechnieniem się technologii kwantowych będą </w:t>
      </w:r>
      <w:r w:rsidR="00BB6738">
        <w:t>oferowały wymierne korzyści</w:t>
      </w:r>
      <w:r>
        <w:t xml:space="preserve"> dla podmiotów chcących wykorzystać algorytm będący przedmiotem tej pracy. Z drugiej strony, liczne ograniczenia wymusiły dostosowanie założeń przeprowadzanych eksperymentów, co przełożyło się na liczne niepowodzenia, ale też pozwoliło na podniesienie wielu kwestii mogących stanowić przyszłe pytania badawcze, takich jak:</w:t>
      </w:r>
    </w:p>
    <w:p w14:paraId="2943F7CA" w14:textId="497352C6" w:rsidR="0062608B" w:rsidRDefault="0062608B">
      <w:pPr>
        <w:pStyle w:val="Tekstpodstawowy"/>
        <w:numPr>
          <w:ilvl w:val="0"/>
          <w:numId w:val="19"/>
        </w:numPr>
      </w:pPr>
      <w:r>
        <w:t>W</w:t>
      </w:r>
      <w:r w:rsidR="00E118E6">
        <w:t xml:space="preserve"> jaki sposób</w:t>
      </w:r>
      <w:r>
        <w:t xml:space="preserve"> należy dobierać mnożniki</w:t>
      </w:r>
      <w:r w:rsidR="00BB6738">
        <w:t xml:space="preserve"> funkcji kar dla</w:t>
      </w:r>
      <w:r>
        <w:t xml:space="preserve"> lokalnych warunków ograniczających?</w:t>
      </w:r>
    </w:p>
    <w:p w14:paraId="7D65864E" w14:textId="5E7C3A18" w:rsidR="0062608B" w:rsidRDefault="0062608B">
      <w:pPr>
        <w:pStyle w:val="Tekstpodstawowy"/>
        <w:numPr>
          <w:ilvl w:val="0"/>
          <w:numId w:val="19"/>
        </w:numPr>
      </w:pPr>
      <w:r>
        <w:t>Czy metodyki doboru funkcji kary i jej mnożników będą różne dla problemów VRP o</w:t>
      </w:r>
      <w:r w:rsidR="00BB6738">
        <w:t> </w:t>
      </w:r>
      <w:r>
        <w:t>różnych strukturach odległości między wierzchołkami?</w:t>
      </w:r>
    </w:p>
    <w:p w14:paraId="4B261A44" w14:textId="6D871D85" w:rsidR="0062608B" w:rsidRDefault="0062608B">
      <w:pPr>
        <w:pStyle w:val="Tekstpodstawowy"/>
        <w:numPr>
          <w:ilvl w:val="0"/>
          <w:numId w:val="19"/>
        </w:numPr>
      </w:pPr>
      <w:r>
        <w:t>Jakie znaczenie dla efektywności algorytmu QAOA ma dobór klasycznego optymalizatora klasycznego?</w:t>
      </w:r>
    </w:p>
    <w:p w14:paraId="05009FC0" w14:textId="587088D4" w:rsidR="0062608B" w:rsidRDefault="0062608B">
      <w:pPr>
        <w:pStyle w:val="Tekstpodstawowy"/>
        <w:numPr>
          <w:ilvl w:val="0"/>
          <w:numId w:val="19"/>
        </w:numPr>
      </w:pPr>
      <w:r>
        <w:t>Jakie czynniki należy wziąć pod uwagę planując wybór klasycznego optymalizatora dla algorytmu QAOA?</w:t>
      </w:r>
    </w:p>
    <w:p w14:paraId="1FFF7872" w14:textId="5FF27683" w:rsidR="0062608B" w:rsidRDefault="0062608B">
      <w:pPr>
        <w:pStyle w:val="Tekstpodstawowy"/>
        <w:numPr>
          <w:ilvl w:val="0"/>
          <w:numId w:val="19"/>
        </w:numPr>
      </w:pPr>
      <w:r>
        <w:lastRenderedPageBreak/>
        <w:t>Jaki wpływ na szybkość przetwarzania algorytmu QAOA mają jego poszczególne części (ze szczególnym uwzględnieniem stopnia skomplikowania Hamiltonianu)?</w:t>
      </w:r>
    </w:p>
    <w:p w14:paraId="0CF64EB9" w14:textId="272018D2" w:rsidR="0062608B" w:rsidRDefault="0062608B">
      <w:pPr>
        <w:pStyle w:val="Tekstpodstawowy"/>
        <w:numPr>
          <w:ilvl w:val="0"/>
          <w:numId w:val="19"/>
        </w:numPr>
      </w:pPr>
      <w:r>
        <w:t xml:space="preserve">Jak można zoptymalizować proces transpilacji tak, aby otrzymywane obwody były możliwie jak najszybciej obliczane przy możliwie </w:t>
      </w:r>
      <w:r w:rsidR="00BB6738">
        <w:t>niewielkim narażeniu na zaszumienie</w:t>
      </w:r>
      <w:r>
        <w:t>?</w:t>
      </w:r>
    </w:p>
    <w:p w14:paraId="1E1B1367" w14:textId="7656747A" w:rsidR="007317CF" w:rsidRDefault="007317CF">
      <w:pPr>
        <w:pStyle w:val="Tekstpodstawowy"/>
        <w:numPr>
          <w:ilvl w:val="0"/>
          <w:numId w:val="19"/>
        </w:numPr>
      </w:pPr>
      <w:r>
        <w:t>Jak stopień troteryzacji wpływa na zdolność algorytmu QAOA do rozwiązywania problemu marszrutyzacji?</w:t>
      </w:r>
    </w:p>
    <w:p w14:paraId="36C10CE4" w14:textId="754185A1" w:rsidR="0062608B" w:rsidRDefault="0062608B" w:rsidP="0062608B">
      <w:pPr>
        <w:pStyle w:val="Tekstpodstawowy"/>
      </w:pPr>
      <w:r>
        <w:tab/>
        <w:t>Przedstawione wyniki nie pozwoliły na potwierdzenie tezy postawionej we wstępie o</w:t>
      </w:r>
      <w:r w:rsidR="00BB6738">
        <w:t> </w:t>
      </w:r>
      <w:r>
        <w:t>przydatności algorytmu QAOA w rozwiązywaniu problemu marszrutyzacji. Nie oznacza to</w:t>
      </w:r>
      <w:r w:rsidR="00BB6738">
        <w:t> </w:t>
      </w:r>
      <w:r>
        <w:t>równocześnie, że nie jest możliwe efektywne wdrożenie tego algorytmu dla problemów tej</w:t>
      </w:r>
      <w:r w:rsidR="00BB6738">
        <w:t> </w:t>
      </w:r>
      <w:r>
        <w:t xml:space="preserve">klasy – omówione perspektywy rozwoju i źródła przewagi technologii kwantowej będą stanowiły motor napędowy </w:t>
      </w:r>
      <w:r w:rsidR="00AE4355">
        <w:t>wzrostu</w:t>
      </w:r>
      <w:r>
        <w:t xml:space="preserve"> możliwości algorytmu QAOA, pozwalając tym samym na dalsze badania w zakresie optymalizacji z wykorzystaniem </w:t>
      </w:r>
      <w:r w:rsidR="00AE4355">
        <w:t>tej metody</w:t>
      </w:r>
      <w:r>
        <w:t>. Odpowiedzi na</w:t>
      </w:r>
      <w:r w:rsidR="00AB59F2">
        <w:t> </w:t>
      </w:r>
      <w:r>
        <w:t>postawione wyżej pytania oraz rekomendacje udzielone na ich podstawie mogą doprowadzić nie tylko do przeliczalnych korzyści, ale też stanowić interesujący przedmiot badań</w:t>
      </w:r>
      <w:r w:rsidR="00AE4355">
        <w:t>.</w:t>
      </w:r>
    </w:p>
    <w:p w14:paraId="31B6E6BA" w14:textId="50BE33A1" w:rsidR="00E26BBE" w:rsidRPr="00EB0E97" w:rsidRDefault="00E26BBE" w:rsidP="00F659F1">
      <w:pPr>
        <w:pStyle w:val="Tekstpodstawowy"/>
      </w:pPr>
      <w:r>
        <w:tab/>
      </w:r>
    </w:p>
    <w:p w14:paraId="17324E01" w14:textId="77777777" w:rsidR="00F659F1" w:rsidRPr="00FC1E42" w:rsidRDefault="00F659F1" w:rsidP="00F659F1">
      <w:pPr>
        <w:pStyle w:val="Tekstpodstawowy"/>
      </w:pPr>
    </w:p>
    <w:p w14:paraId="7FE74770" w14:textId="77777777" w:rsidR="00F659F1" w:rsidRPr="00FC1E42" w:rsidRDefault="00F659F1" w:rsidP="00F659F1">
      <w:pPr>
        <w:pStyle w:val="Tekstpodstawowy"/>
      </w:pPr>
      <w:r w:rsidRPr="00FC1E42">
        <w:tab/>
        <w:t xml:space="preserve"> </w:t>
      </w:r>
    </w:p>
    <w:p w14:paraId="66AC940A" w14:textId="715B3362" w:rsidR="00F659F1" w:rsidRPr="00FC1E42" w:rsidRDefault="00F659F1" w:rsidP="00F659F1">
      <w:pPr>
        <w:pStyle w:val="Nagwek"/>
      </w:pPr>
      <w:r w:rsidRPr="00FC1E42">
        <w:br w:type="column"/>
      </w:r>
      <w:bookmarkStart w:id="170" w:name="_Toc140609794"/>
      <w:r w:rsidR="001F0821" w:rsidRPr="00FC1E42">
        <w:lastRenderedPageBreak/>
        <w:t>Bibliografia</w:t>
      </w:r>
      <w:bookmarkEnd w:id="170"/>
    </w:p>
    <w:p w14:paraId="0A7433B0" w14:textId="4EC72A4F" w:rsidR="00E01E93" w:rsidRDefault="00E01E93">
      <w:pPr>
        <w:pStyle w:val="Tekstpodstawowy"/>
        <w:numPr>
          <w:ilvl w:val="0"/>
          <w:numId w:val="15"/>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
    <w:p w14:paraId="3B6080F2" w14:textId="1FB2DD98" w:rsidR="004F2D66" w:rsidRPr="004F2D66" w:rsidRDefault="004F2D66">
      <w:pPr>
        <w:pStyle w:val="Akapitzlist"/>
        <w:numPr>
          <w:ilvl w:val="0"/>
          <w:numId w:val="15"/>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Quantum Cloud Service - Quantum Computing Service - Amazon Braket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
    <w:p w14:paraId="51832238" w14:textId="0DCFA6A9" w:rsidR="00E01E93" w:rsidRPr="00CA1203" w:rsidRDefault="00E01E93">
      <w:pPr>
        <w:pStyle w:val="Tekstpodstawowy"/>
        <w:numPr>
          <w:ilvl w:val="0"/>
          <w:numId w:val="15"/>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pPr>
        <w:pStyle w:val="Tekstpodstawowy"/>
        <w:numPr>
          <w:ilvl w:val="0"/>
          <w:numId w:val="15"/>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pPr>
        <w:pStyle w:val="Tekstpodstawowy"/>
        <w:numPr>
          <w:ilvl w:val="0"/>
          <w:numId w:val="15"/>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2E950738" w:rsidR="00E01E93" w:rsidRPr="00CA1203" w:rsidRDefault="00EA1609">
      <w:pPr>
        <w:pStyle w:val="Tekstpodstawowy"/>
        <w:numPr>
          <w:ilvl w:val="0"/>
          <w:numId w:val="15"/>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pPr>
        <w:pStyle w:val="Tekstpodstawowy"/>
        <w:numPr>
          <w:ilvl w:val="0"/>
          <w:numId w:val="15"/>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pPr>
        <w:pStyle w:val="Tekstpodstawowy"/>
        <w:numPr>
          <w:ilvl w:val="0"/>
          <w:numId w:val="15"/>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pPr>
        <w:pStyle w:val="Tekstpodstawowy"/>
        <w:numPr>
          <w:ilvl w:val="0"/>
          <w:numId w:val="15"/>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2642BB06" w:rsidR="00EA1609" w:rsidRPr="00CA1203" w:rsidRDefault="00EA1609">
      <w:pPr>
        <w:pStyle w:val="Tekstpodstawowy"/>
        <w:numPr>
          <w:ilvl w:val="0"/>
          <w:numId w:val="15"/>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SIAM Journal on Computing", 5 października 1997, 26(5), s. 1510-1523, https://doi.org/10.1137/S0097539796300933, [08-10-2022];</w:t>
      </w:r>
    </w:p>
    <w:p w14:paraId="683D4172" w14:textId="50017171" w:rsidR="00EA1609" w:rsidRDefault="00EA1609">
      <w:pPr>
        <w:pStyle w:val="Tekstpodstawowy"/>
        <w:numPr>
          <w:ilvl w:val="0"/>
          <w:numId w:val="15"/>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20 kwietnia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2F48596D" w14:textId="728B5C0B" w:rsidR="00FA5D4C" w:rsidRPr="00CA1203" w:rsidRDefault="00FA5D4C">
      <w:pPr>
        <w:pStyle w:val="Tekstpodstawowy"/>
        <w:numPr>
          <w:ilvl w:val="0"/>
          <w:numId w:val="15"/>
        </w:numPr>
        <w:rPr>
          <w:rFonts w:eastAsia="Calibri"/>
          <w:lang w:val="en-GB"/>
        </w:rPr>
      </w:pPr>
      <w:r w:rsidRPr="00FA5D4C">
        <w:rPr>
          <w:rFonts w:eastAsia="Calibri"/>
          <w:lang w:val="en-GB"/>
        </w:rPr>
        <w:t xml:space="preserve">Classiq, </w:t>
      </w:r>
      <w:r w:rsidRPr="00FA5D4C">
        <w:rPr>
          <w:rFonts w:eastAsia="Calibri"/>
          <w:i/>
          <w:iCs/>
          <w:lang w:val="en-GB"/>
        </w:rPr>
        <w:t>Quantum Computing’s use cases</w:t>
      </w:r>
      <w:r w:rsidRPr="00FA5D4C">
        <w:rPr>
          <w:rFonts w:eastAsia="Calibri"/>
          <w:lang w:val="en-GB"/>
        </w:rPr>
        <w:t>, 21 lipca 2022, https://www.classiq.io/insights/quantum-computing-use-cases?fbclid=IwAR3E12Ooc3OEMQylVrO2jrl1DIav4wkgkJTVHiYW9uPUgc73JB3KwA2JxrU</w:t>
      </w:r>
      <w:r>
        <w:rPr>
          <w:rFonts w:eastAsia="Calibri"/>
          <w:lang w:val="en-GB"/>
        </w:rPr>
        <w:t>, [29-03-2023];</w:t>
      </w:r>
    </w:p>
    <w:p w14:paraId="60DB2586" w14:textId="674CC1C5" w:rsidR="00EA1609" w:rsidRPr="00CA1203" w:rsidRDefault="00793344">
      <w:pPr>
        <w:pStyle w:val="Tekstpodstawowy"/>
        <w:numPr>
          <w:ilvl w:val="0"/>
          <w:numId w:val="15"/>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pPr>
        <w:pStyle w:val="Tekstpodstawowy"/>
        <w:numPr>
          <w:ilvl w:val="0"/>
          <w:numId w:val="15"/>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49E10871" w:rsidR="00BF0745" w:rsidRPr="00CA1203" w:rsidRDefault="00BF0745">
      <w:pPr>
        <w:pStyle w:val="Tekstpodstawowy"/>
        <w:numPr>
          <w:ilvl w:val="0"/>
          <w:numId w:val="15"/>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w:t>
      </w:r>
      <w:r w:rsidR="00D113DB">
        <w:rPr>
          <w:rFonts w:eastAsia="Calibri"/>
          <w:lang w:val="en-GB"/>
        </w:rPr>
        <w:noBreakHyphen/>
      </w:r>
      <w:r w:rsidRPr="00CA1203">
        <w:rPr>
          <w:rFonts w:eastAsia="Calibri"/>
          <w:lang w:val="en-GB"/>
        </w:rPr>
        <w:t>10-2022];</w:t>
      </w:r>
    </w:p>
    <w:p w14:paraId="21A397D5" w14:textId="0FC9D254" w:rsidR="00BF0745" w:rsidRPr="00CA1203" w:rsidRDefault="00BF0745">
      <w:pPr>
        <w:pStyle w:val="Tekstpodstawowy"/>
        <w:numPr>
          <w:ilvl w:val="0"/>
          <w:numId w:val="15"/>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pPr>
        <w:pStyle w:val="Tekstpodstawowy"/>
        <w:numPr>
          <w:ilvl w:val="0"/>
          <w:numId w:val="15"/>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pPr>
        <w:pStyle w:val="Tekstpodstawowy"/>
        <w:numPr>
          <w:ilvl w:val="0"/>
          <w:numId w:val="15"/>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6BD2B515" w:rsidR="00BF0745" w:rsidRPr="00CA1203" w:rsidRDefault="00BF0745">
      <w:pPr>
        <w:pStyle w:val="Tekstpodstawowy"/>
        <w:numPr>
          <w:ilvl w:val="0"/>
          <w:numId w:val="15"/>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r w:rsidRPr="00CA1203">
        <w:rPr>
          <w:rFonts w:eastAsia="Calibri"/>
          <w:lang w:val="en-GB"/>
        </w:rPr>
        <w:t>sierpnia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
    <w:p w14:paraId="0C5BCA90" w14:textId="4E3E2D43" w:rsidR="00BF0745" w:rsidRPr="00CA1203" w:rsidRDefault="00BF0745">
      <w:pPr>
        <w:pStyle w:val="Tekstpodstawowy"/>
        <w:numPr>
          <w:ilvl w:val="0"/>
          <w:numId w:val="15"/>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pPr>
        <w:pStyle w:val="Tekstpodstawowy"/>
        <w:numPr>
          <w:ilvl w:val="0"/>
          <w:numId w:val="15"/>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pPr>
        <w:pStyle w:val="Tekstpodstawowy"/>
        <w:numPr>
          <w:ilvl w:val="0"/>
          <w:numId w:val="15"/>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pPr>
        <w:pStyle w:val="Akapitzlist"/>
        <w:numPr>
          <w:ilvl w:val="0"/>
          <w:numId w:val="15"/>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pPr>
        <w:pStyle w:val="Tekstpodstawowy"/>
        <w:numPr>
          <w:ilvl w:val="0"/>
          <w:numId w:val="15"/>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pPr>
        <w:pStyle w:val="Tekstpodstawowy"/>
        <w:numPr>
          <w:ilvl w:val="0"/>
          <w:numId w:val="15"/>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Default="00142AAA">
      <w:pPr>
        <w:pStyle w:val="Tekstpodstawowy"/>
        <w:numPr>
          <w:ilvl w:val="0"/>
          <w:numId w:val="15"/>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
    <w:p w14:paraId="3BB9221D" w14:textId="6FEAAC89" w:rsidR="00961631" w:rsidRPr="00961631" w:rsidRDefault="00961631">
      <w:pPr>
        <w:pStyle w:val="Tekstpodstawowy"/>
        <w:numPr>
          <w:ilvl w:val="0"/>
          <w:numId w:val="15"/>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pPr>
        <w:pStyle w:val="Tekstpodstawowy"/>
        <w:numPr>
          <w:ilvl w:val="0"/>
          <w:numId w:val="15"/>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r w:rsidR="00D113DB">
        <w:rPr>
          <w:rFonts w:eastAsia="Calibri"/>
          <w:lang w:val="en-GB"/>
        </w:rPr>
        <w:t>;</w:t>
      </w:r>
    </w:p>
    <w:p w14:paraId="62158832" w14:textId="773D9CFF" w:rsidR="00142AAA" w:rsidRPr="00CA1203" w:rsidRDefault="00142AAA">
      <w:pPr>
        <w:pStyle w:val="Tekstpodstawowy"/>
        <w:numPr>
          <w:ilvl w:val="0"/>
          <w:numId w:val="15"/>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
    <w:p w14:paraId="2B693161" w14:textId="71E780B9" w:rsidR="00142AAA" w:rsidRPr="00CA1203" w:rsidRDefault="00142AAA">
      <w:pPr>
        <w:pStyle w:val="Tekstpodstawowy"/>
        <w:numPr>
          <w:ilvl w:val="0"/>
          <w:numId w:val="15"/>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r w:rsidRPr="00CA1203">
        <w:rPr>
          <w:rFonts w:eastAsia="Calibri"/>
          <w:lang w:val="en-GB"/>
        </w:rPr>
        <w:t>stycznia</w:t>
      </w:r>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
    <w:p w14:paraId="5E042B87" w14:textId="5D9B57B7" w:rsidR="00142AAA" w:rsidRPr="00CA1203" w:rsidRDefault="00142AAA">
      <w:pPr>
        <w:pStyle w:val="Tekstpodstawowy"/>
        <w:numPr>
          <w:ilvl w:val="0"/>
          <w:numId w:val="15"/>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r w:rsidRPr="00CA1203">
        <w:rPr>
          <w:rFonts w:eastAsia="Calibri"/>
          <w:lang w:val="en-GB"/>
        </w:rPr>
        <w:t>sierpnia 2019, s. 16. https://doi.org/10.48550/arXiv.1905.07047, [11-11-2022];</w:t>
      </w:r>
    </w:p>
    <w:p w14:paraId="781BF735" w14:textId="0A597814" w:rsidR="00E01E93" w:rsidRPr="00CA1203" w:rsidRDefault="00142AAA">
      <w:pPr>
        <w:pStyle w:val="Tekstpodstawowy"/>
        <w:numPr>
          <w:ilvl w:val="0"/>
          <w:numId w:val="15"/>
        </w:numPr>
        <w:rPr>
          <w:rFonts w:eastAsia="Calibri"/>
          <w:lang w:val="en-GB"/>
        </w:rPr>
      </w:pPr>
      <w:r w:rsidRPr="00CA1203">
        <w:rPr>
          <w:rFonts w:eastAsia="Calibri"/>
          <w:lang w:val="en-GB"/>
        </w:rPr>
        <w:lastRenderedPageBreak/>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Hidary, 2019, wyd. Springer Cham, https://doi.org/10.1007/978-3-030-23922-0_2, [09-10-2022];</w:t>
      </w:r>
    </w:p>
    <w:p w14:paraId="3EFCE483" w14:textId="0285F9D2" w:rsidR="00142AAA" w:rsidRDefault="00142AAA">
      <w:pPr>
        <w:pStyle w:val="Tekstpodstawowy"/>
        <w:numPr>
          <w:ilvl w:val="0"/>
          <w:numId w:val="15"/>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
    <w:p w14:paraId="4F5D1C77" w14:textId="7834A2CF" w:rsidR="004F2D66" w:rsidRPr="004F2D66" w:rsidRDefault="004F2D66">
      <w:pPr>
        <w:pStyle w:val="Tekstpodstawowy"/>
        <w:numPr>
          <w:ilvl w:val="0"/>
          <w:numId w:val="15"/>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pPr>
        <w:pStyle w:val="Tekstpodstawowy"/>
        <w:numPr>
          <w:ilvl w:val="0"/>
          <w:numId w:val="15"/>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1 października 2015, https://www.ibm.com/quantum/www.ibm.com/quantum/roadmap, [05-02-2023];</w:t>
      </w:r>
    </w:p>
    <w:p w14:paraId="55D3E219" w14:textId="6BE6DA72" w:rsidR="00961631" w:rsidRDefault="00961631">
      <w:pPr>
        <w:pStyle w:val="Tekstpodstawowy"/>
        <w:numPr>
          <w:ilvl w:val="0"/>
          <w:numId w:val="15"/>
        </w:numPr>
        <w:rPr>
          <w:rFonts w:eastAsia="Calibri"/>
          <w:lang w:val="en-GB"/>
        </w:rPr>
      </w:pPr>
      <w:r>
        <w:rPr>
          <w:lang w:val="en-GB"/>
        </w:rPr>
        <w:t xml:space="preserve">IBM, </w:t>
      </w:r>
      <w:r w:rsidRPr="00961631">
        <w:rPr>
          <w:i/>
          <w:iCs/>
          <w:lang w:val="en-GB"/>
        </w:rPr>
        <w:t>Qiskit Runtime Overview</w:t>
      </w:r>
      <w:r w:rsidRPr="00961631">
        <w:rPr>
          <w:lang w:val="en-GB"/>
        </w:rPr>
        <w:t>, https://quantum</w:t>
      </w:r>
      <w:r>
        <w:rPr>
          <w:lang w:val="en-GB"/>
        </w:rPr>
        <w:noBreakHyphen/>
      </w:r>
      <w:r w:rsidRPr="00961631">
        <w:rPr>
          <w:lang w:val="en-GB"/>
        </w:rPr>
        <w:t>computing.ibm.com/lab/docs/iql/runtime</w:t>
      </w:r>
      <w:r>
        <w:rPr>
          <w:lang w:val="en-GB"/>
        </w:rPr>
        <w:t>, [01-07-2023];</w:t>
      </w:r>
    </w:p>
    <w:p w14:paraId="3D2AC707" w14:textId="39C6D1AF" w:rsidR="00142AAA" w:rsidRPr="00CA1203" w:rsidRDefault="00142AAA">
      <w:pPr>
        <w:pStyle w:val="Tekstpodstawowy"/>
        <w:numPr>
          <w:ilvl w:val="0"/>
          <w:numId w:val="15"/>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Journal of Global Optimization", 1 grudnia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
    <w:p w14:paraId="27AD8B19" w14:textId="7C5AD78E" w:rsidR="00705FE0" w:rsidRPr="00CA1203" w:rsidRDefault="00705FE0">
      <w:pPr>
        <w:pStyle w:val="Tekstpodstawowy"/>
        <w:numPr>
          <w:ilvl w:val="0"/>
          <w:numId w:val="15"/>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pPr>
        <w:pStyle w:val="Tekstpodstawowy"/>
        <w:numPr>
          <w:ilvl w:val="0"/>
          <w:numId w:val="15"/>
        </w:numPr>
        <w:rPr>
          <w:rFonts w:eastAsia="Calibri"/>
          <w:lang w:val="en-GB"/>
        </w:rPr>
      </w:pPr>
      <w:r w:rsidRPr="00CA1203">
        <w:rPr>
          <w:rFonts w:eastAsia="Calibri"/>
          <w:lang w:val="en-GB"/>
        </w:rPr>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pPr>
        <w:pStyle w:val="Tekstpodstawowy"/>
        <w:numPr>
          <w:ilvl w:val="0"/>
          <w:numId w:val="15"/>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pPr>
        <w:pStyle w:val="Tekstpodstawowy"/>
        <w:numPr>
          <w:ilvl w:val="0"/>
          <w:numId w:val="15"/>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pPr>
        <w:pStyle w:val="Tekstpodstawowy"/>
        <w:numPr>
          <w:ilvl w:val="0"/>
          <w:numId w:val="15"/>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58073632" w:rsidR="00B566EF" w:rsidRDefault="00B566EF">
      <w:pPr>
        <w:pStyle w:val="Tekstpodstawowy"/>
        <w:numPr>
          <w:ilvl w:val="0"/>
          <w:numId w:val="15"/>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Thatcher, J. D. Bohlinger, wyd. Springer / Plenum Press, Nowy Jork, 1972, [08</w:t>
      </w:r>
      <w:r w:rsidR="00572481">
        <w:rPr>
          <w:rFonts w:eastAsia="Calibri"/>
          <w:lang w:val="en-GB"/>
        </w:rPr>
        <w:noBreakHyphen/>
      </w:r>
      <w:r w:rsidRPr="00CA1203">
        <w:rPr>
          <w:rFonts w:eastAsia="Calibri"/>
          <w:lang w:val="en-GB"/>
        </w:rPr>
        <w:t>10-2022];</w:t>
      </w:r>
    </w:p>
    <w:p w14:paraId="136657DF" w14:textId="4F793641" w:rsidR="00D113DB" w:rsidRPr="003965F5" w:rsidRDefault="00D113DB">
      <w:pPr>
        <w:pStyle w:val="Tekstpodstawowy"/>
        <w:numPr>
          <w:ilvl w:val="0"/>
          <w:numId w:val="15"/>
        </w:numPr>
        <w:rPr>
          <w:rFonts w:eastAsia="Calibri"/>
          <w:lang w:val="en-GB"/>
        </w:rPr>
      </w:pPr>
      <w:r>
        <w:rPr>
          <w:rFonts w:eastAsia="Calibri"/>
          <w:lang w:val="en-GB"/>
        </w:rPr>
        <w:lastRenderedPageBreak/>
        <w:t xml:space="preserve">Komisja Europejska,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r>
        <w:rPr>
          <w:rFonts w:eastAsia="Calibri"/>
          <w:lang w:val="en-GB"/>
        </w:rPr>
        <w:t>d</w:t>
      </w:r>
      <w:r w:rsidRPr="00D113DB">
        <w:rPr>
          <w:lang w:val="en-GB"/>
        </w:rPr>
        <w:t>oi:</w:t>
      </w:r>
      <w:r>
        <w:rPr>
          <w:lang w:val="en-GB"/>
        </w:rPr>
        <w:t> </w:t>
      </w:r>
      <w:r w:rsidRPr="00D113DB">
        <w:rPr>
          <w:lang w:val="en-GB"/>
        </w:rPr>
        <w:t>10.2759/538327</w:t>
      </w:r>
      <w:r>
        <w:rPr>
          <w:lang w:val="en-GB"/>
        </w:rPr>
        <w:t>, [26-01-2023];</w:t>
      </w:r>
    </w:p>
    <w:p w14:paraId="1F7F5A9A" w14:textId="2387D10D" w:rsidR="003965F5" w:rsidRPr="00CA1203" w:rsidRDefault="003965F5">
      <w:pPr>
        <w:pStyle w:val="Tekstpodstawowy"/>
        <w:numPr>
          <w:ilvl w:val="0"/>
          <w:numId w:val="15"/>
        </w:numPr>
        <w:rPr>
          <w:rFonts w:eastAsia="Calibri"/>
          <w:lang w:val="en-GB"/>
        </w:rPr>
      </w:pPr>
      <w:r>
        <w:rPr>
          <w:lang w:val="en-GB"/>
        </w:rPr>
        <w:t xml:space="preserve">Komisja Europejska,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
    <w:p w14:paraId="30FD1A0D" w14:textId="5F934F34" w:rsidR="00B566EF" w:rsidRPr="00CA1203" w:rsidRDefault="00B566EF">
      <w:pPr>
        <w:pStyle w:val="Tekstpodstawowy"/>
        <w:numPr>
          <w:ilvl w:val="0"/>
          <w:numId w:val="15"/>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European Journal of Operational Research", kwiecień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
    <w:p w14:paraId="2A901271" w14:textId="27B6FDDF" w:rsidR="00B566EF" w:rsidRPr="00CA1203" w:rsidRDefault="00B566EF">
      <w:pPr>
        <w:pStyle w:val="Tekstpodstawowy"/>
        <w:numPr>
          <w:ilvl w:val="0"/>
          <w:numId w:val="15"/>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2020 IEEE International Conference on Quantum Computing andEngineering (QCE)", 2020, s. 267–277, https://doi.org/10.1109/QCE49297.2020.00041, [11-03-2023];</w:t>
      </w:r>
    </w:p>
    <w:p w14:paraId="5C07DED8" w14:textId="4A57AC6C" w:rsidR="00B566EF" w:rsidRPr="00CA1203" w:rsidRDefault="00B566EF">
      <w:pPr>
        <w:pStyle w:val="Tekstpodstawowy"/>
        <w:numPr>
          <w:ilvl w:val="0"/>
          <w:numId w:val="15"/>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pPr>
        <w:pStyle w:val="Tekstpodstawowy"/>
        <w:numPr>
          <w:ilvl w:val="0"/>
          <w:numId w:val="15"/>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pPr>
        <w:pStyle w:val="Tekstpodstawowy"/>
        <w:numPr>
          <w:ilvl w:val="0"/>
          <w:numId w:val="15"/>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17E189F" w:rsidR="00B566EF" w:rsidRDefault="00B566EF">
      <w:pPr>
        <w:pStyle w:val="Tekstpodstawowy"/>
        <w:numPr>
          <w:ilvl w:val="0"/>
          <w:numId w:val="15"/>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maja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
    <w:p w14:paraId="47D33F68" w14:textId="49311063" w:rsidR="004C0FA0" w:rsidRPr="004C0FA0" w:rsidRDefault="004C0FA0">
      <w:pPr>
        <w:pStyle w:val="Tekstpodstawowy"/>
        <w:numPr>
          <w:ilvl w:val="0"/>
          <w:numId w:val="15"/>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r w:rsidRPr="004C0FA0">
        <w:rPr>
          <w:rFonts w:eastAsia="Calibri"/>
          <w:lang w:val="en-GB"/>
        </w:rPr>
        <w:t>Matlab</w:t>
      </w:r>
      <w:r>
        <w:rPr>
          <w:rFonts w:eastAsia="Calibri"/>
          <w:lang w:val="en-GB"/>
        </w:rPr>
        <w:t>,</w:t>
      </w:r>
      <w:r w:rsidRPr="004C0FA0">
        <w:rPr>
          <w:rFonts w:eastAsia="Calibri"/>
          <w:lang w:val="en-GB"/>
        </w:rPr>
        <w:t xml:space="preserve"> https://www.mathworks.com/products/quantum-computing.html</w:t>
      </w:r>
      <w:r>
        <w:rPr>
          <w:rFonts w:eastAsia="Calibri"/>
          <w:lang w:val="en-GB"/>
        </w:rPr>
        <w:t>, [19-03-2023];</w:t>
      </w:r>
    </w:p>
    <w:p w14:paraId="5F6C4154" w14:textId="02454FB2" w:rsidR="00B566EF" w:rsidRPr="00CA1203"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
    <w:p w14:paraId="37BCA277" w14:textId="071C7CD5" w:rsidR="00B566EF"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kwiecień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
    <w:p w14:paraId="65627880" w14:textId="38F19A0D" w:rsidR="004C0FA0" w:rsidRPr="00CA1203" w:rsidRDefault="004C0FA0">
      <w:pPr>
        <w:pStyle w:val="Tekstpodstawowy"/>
        <w:numPr>
          <w:ilvl w:val="0"/>
          <w:numId w:val="15"/>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
    <w:p w14:paraId="51418F94" w14:textId="1BB23205" w:rsidR="00B566EF" w:rsidRPr="00CA1203" w:rsidRDefault="00B566EF">
      <w:pPr>
        <w:pStyle w:val="Tekstpodstawowy"/>
        <w:numPr>
          <w:ilvl w:val="0"/>
          <w:numId w:val="15"/>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Journal of the ACM", październik 1960, 7(4), s.</w:t>
      </w:r>
      <w:r w:rsidR="00572481">
        <w:rPr>
          <w:rFonts w:eastAsia="Calibri"/>
          <w:lang w:val="en-GB"/>
        </w:rPr>
        <w:t> </w:t>
      </w:r>
      <w:r w:rsidRPr="00CA1203">
        <w:rPr>
          <w:rFonts w:eastAsia="Calibri"/>
          <w:lang w:val="en-GB"/>
        </w:rPr>
        <w:t>326-329. https://doi.org/10.1145/321043.321046, [08-10-2022];</w:t>
      </w:r>
    </w:p>
    <w:p w14:paraId="5B2DF642" w14:textId="155F60B2" w:rsidR="00B566EF" w:rsidRPr="00CA1203" w:rsidRDefault="00B566EF">
      <w:pPr>
        <w:pStyle w:val="Tekstpodstawowy"/>
        <w:numPr>
          <w:ilvl w:val="0"/>
          <w:numId w:val="15"/>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pPr>
        <w:pStyle w:val="Tekstpodstawowy"/>
        <w:numPr>
          <w:ilvl w:val="0"/>
          <w:numId w:val="15"/>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pPr>
        <w:pStyle w:val="Tekstpodstawowy"/>
        <w:numPr>
          <w:ilvl w:val="0"/>
          <w:numId w:val="15"/>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pPr>
        <w:pStyle w:val="Tekstpodstawowy"/>
        <w:numPr>
          <w:ilvl w:val="0"/>
          <w:numId w:val="15"/>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pPr>
        <w:pStyle w:val="Tekstpodstawowy"/>
        <w:numPr>
          <w:ilvl w:val="0"/>
          <w:numId w:val="15"/>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0B3348A9" w:rsidR="00B566EF" w:rsidRPr="00CA1203" w:rsidRDefault="00B566EF">
      <w:pPr>
        <w:pStyle w:val="Tekstpodstawowy"/>
        <w:numPr>
          <w:ilvl w:val="0"/>
          <w:numId w:val="15"/>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pPr>
        <w:pStyle w:val="Tekstpodstawowy"/>
        <w:numPr>
          <w:ilvl w:val="0"/>
          <w:numId w:val="15"/>
        </w:numPr>
        <w:rPr>
          <w:rFonts w:eastAsia="Calibri"/>
          <w:lang w:val="en-GB"/>
        </w:rPr>
      </w:pPr>
      <w:r w:rsidRPr="00CA1203">
        <w:rPr>
          <w:rFonts w:eastAsia="Calibri"/>
          <w:lang w:val="en-GB"/>
        </w:rPr>
        <w:t>Obst J., Parameter Initialization for Warm-Starting QAOA, 2022, https://doi.org/10.18419/opus-12366, [11-11-20220];</w:t>
      </w:r>
    </w:p>
    <w:p w14:paraId="5CCF4306" w14:textId="7E19DDFD" w:rsidR="00E01E93" w:rsidRPr="00CA1203" w:rsidRDefault="000F05A4">
      <w:pPr>
        <w:pStyle w:val="Tekstpodstawowy"/>
        <w:numPr>
          <w:ilvl w:val="0"/>
          <w:numId w:val="15"/>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
    <w:p w14:paraId="6BE35F9F" w14:textId="418A24AD" w:rsidR="000F05A4" w:rsidRPr="00CA1203" w:rsidRDefault="000F05A4">
      <w:pPr>
        <w:pStyle w:val="Tekstpodstawowy"/>
        <w:numPr>
          <w:ilvl w:val="0"/>
          <w:numId w:val="15"/>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Default="000F05A4">
      <w:pPr>
        <w:pStyle w:val="Tekstpodstawowy"/>
        <w:numPr>
          <w:ilvl w:val="0"/>
          <w:numId w:val="15"/>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
    <w:p w14:paraId="56A4E064" w14:textId="5C6A36D6" w:rsidR="00A732F4" w:rsidRPr="00A732F4" w:rsidRDefault="00A732F4">
      <w:pPr>
        <w:pStyle w:val="Akapitzlist"/>
        <w:numPr>
          <w:ilvl w:val="0"/>
          <w:numId w:val="15"/>
        </w:numPr>
        <w:rPr>
          <w:rFonts w:ascii="Times New Roman" w:hAnsi="Times New Roman"/>
          <w:sz w:val="24"/>
          <w:szCs w:val="24"/>
          <w:lang w:val="en-GB"/>
        </w:rPr>
      </w:pPr>
      <w:r w:rsidRPr="00A732F4">
        <w:rPr>
          <w:rFonts w:ascii="Times New Roman" w:hAnsi="Times New Roman"/>
          <w:sz w:val="24"/>
          <w:szCs w:val="24"/>
          <w:lang w:val="en-GB"/>
        </w:rPr>
        <w:lastRenderedPageBreak/>
        <w:t xml:space="preserve">Pires 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r w:rsidRPr="00A732F4">
        <w:rPr>
          <w:rFonts w:ascii="Times New Roman" w:hAnsi="Times New Roman"/>
          <w:sz w:val="24"/>
          <w:szCs w:val="24"/>
          <w:lang w:val="en-GB"/>
        </w:rPr>
        <w:t>listopada 2021, https://www.tomshardware.com/news/ibm-introduces-clops-performance-standard-for-quantum-computing, [19-03-2023];</w:t>
      </w:r>
    </w:p>
    <w:p w14:paraId="57C64602" w14:textId="286E76E1" w:rsidR="000F05A4" w:rsidRPr="00CA1203" w:rsidRDefault="000F05A4">
      <w:pPr>
        <w:pStyle w:val="Tekstpodstawowy"/>
        <w:numPr>
          <w:ilvl w:val="0"/>
          <w:numId w:val="15"/>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Default="000F05A4">
      <w:pPr>
        <w:pStyle w:val="Tekstpodstawowy"/>
        <w:numPr>
          <w:ilvl w:val="0"/>
          <w:numId w:val="15"/>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
    <w:p w14:paraId="0189117D" w14:textId="5467A6CC" w:rsidR="007C0987" w:rsidRDefault="007C0987">
      <w:pPr>
        <w:pStyle w:val="Tekstpodstawowy"/>
        <w:numPr>
          <w:ilvl w:val="0"/>
          <w:numId w:val="15"/>
        </w:numPr>
        <w:rPr>
          <w:rFonts w:eastAsia="Calibri"/>
        </w:rPr>
      </w:pPr>
      <w:r w:rsidRPr="007C0987">
        <w:rPr>
          <w:rFonts w:eastAsia="Calibri"/>
        </w:rPr>
        <w:t xml:space="preserve">Qiskit, </w:t>
      </w:r>
      <w:r w:rsidRPr="007C0987">
        <w:rPr>
          <w:rFonts w:eastAsia="Calibri"/>
          <w:i/>
          <w:iCs/>
        </w:rPr>
        <w:t>NumpyMinimumEigensolver, Qiskit 0.43.2 documentation</w:t>
      </w:r>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 [01-07-2023];</w:t>
      </w:r>
    </w:p>
    <w:p w14:paraId="51AB712F" w14:textId="6153CB58" w:rsidR="00961631" w:rsidRPr="00961631" w:rsidRDefault="00961631">
      <w:pPr>
        <w:pStyle w:val="Tekstpodstawowy"/>
        <w:numPr>
          <w:ilvl w:val="0"/>
          <w:numId w:val="15"/>
        </w:numPr>
        <w:rPr>
          <w:rFonts w:eastAsia="Calibri"/>
        </w:rPr>
      </w:pPr>
      <w:r w:rsidRPr="00961631">
        <w:t xml:space="preserve">Qiskit, </w:t>
      </w:r>
      <w:r w:rsidRPr="00961631">
        <w:rPr>
          <w:i/>
          <w:iCs/>
        </w:rPr>
        <w:t>QAOA documentation - Qiskit 0.30.1 documentation</w:t>
      </w:r>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pPr>
        <w:pStyle w:val="Akapitzlist"/>
        <w:numPr>
          <w:ilvl w:val="0"/>
          <w:numId w:val="15"/>
        </w:numPr>
        <w:rPr>
          <w:rFonts w:ascii="Times New Roman" w:eastAsia="Calibri" w:hAnsi="Times New Roman"/>
          <w:sz w:val="24"/>
          <w:szCs w:val="24"/>
          <w:lang w:val="en-GB"/>
        </w:rPr>
      </w:pPr>
      <w:r>
        <w:rPr>
          <w:rFonts w:ascii="Times New Roman" w:eastAsia="Calibri" w:hAnsi="Times New Roman"/>
          <w:sz w:val="24"/>
          <w:szCs w:val="24"/>
          <w:lang w:val="en-GB"/>
        </w:rPr>
        <w:t>Qiskit</w:t>
      </w:r>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
    <w:p w14:paraId="45FFF820" w14:textId="401600E9" w:rsidR="000F05A4" w:rsidRDefault="000F05A4">
      <w:pPr>
        <w:pStyle w:val="Tekstpodstawowy"/>
        <w:numPr>
          <w:ilvl w:val="0"/>
          <w:numId w:val="15"/>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
    <w:p w14:paraId="0A2B11BF" w14:textId="04291244" w:rsidR="003F0AB9" w:rsidRPr="00CA1203" w:rsidRDefault="003F0AB9">
      <w:pPr>
        <w:pStyle w:val="Tekstpodstawowy"/>
        <w:numPr>
          <w:ilvl w:val="0"/>
          <w:numId w:val="15"/>
        </w:numPr>
        <w:rPr>
          <w:rFonts w:eastAsia="Calibri"/>
          <w:lang w:val="en-GB"/>
        </w:rPr>
      </w:pPr>
      <w:r>
        <w:rPr>
          <w:rFonts w:eastAsia="Calibri"/>
          <w:lang w:val="en-GB"/>
        </w:rPr>
        <w:t xml:space="preserve">Ramirez H. et.al., </w:t>
      </w:r>
      <w:r w:rsidRPr="003F0AB9">
        <w:rPr>
          <w:rFonts w:eastAsia="Calibri"/>
          <w:i/>
          <w:iCs/>
          <w:lang w:val="en-GB"/>
        </w:rPr>
        <w:t>QAOA Bench-Marking</w:t>
      </w:r>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pPr>
        <w:pStyle w:val="Tekstpodstawowy"/>
        <w:numPr>
          <w:ilvl w:val="0"/>
          <w:numId w:val="15"/>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pPr>
        <w:pStyle w:val="Tekstpodstawowy"/>
        <w:numPr>
          <w:ilvl w:val="0"/>
          <w:numId w:val="15"/>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pPr>
        <w:pStyle w:val="Tekstpodstawowy"/>
        <w:numPr>
          <w:ilvl w:val="0"/>
          <w:numId w:val="15"/>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59CBAE72" w:rsidR="000F05A4" w:rsidRPr="00CA1203" w:rsidRDefault="000F05A4">
      <w:pPr>
        <w:pStyle w:val="Tekstpodstawowy"/>
        <w:numPr>
          <w:ilvl w:val="0"/>
          <w:numId w:val="15"/>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marca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pPr>
        <w:pStyle w:val="Tekstpodstawowy"/>
        <w:numPr>
          <w:ilvl w:val="0"/>
          <w:numId w:val="15"/>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
    <w:p w14:paraId="60E8F342" w14:textId="079E7E7A"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r w:rsidRPr="00CA1203">
        <w:rPr>
          <w:rFonts w:eastAsia="Calibri"/>
          <w:lang w:val="en-GB"/>
        </w:rPr>
        <w:t>stycznia 2019, https://doi.org/10.48550/arXiv.1901.01903, [29-10-2022];</w:t>
      </w:r>
    </w:p>
    <w:p w14:paraId="12AB0BEA" w14:textId="7EED5D61"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0FE05861" w:rsidR="000F05A4" w:rsidRPr="00CA1203" w:rsidRDefault="000F05A4">
      <w:pPr>
        <w:pStyle w:val="Tekstpodstawowy"/>
        <w:numPr>
          <w:ilvl w:val="0"/>
          <w:numId w:val="15"/>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pPr>
        <w:pStyle w:val="Tekstpodstawowy"/>
        <w:numPr>
          <w:ilvl w:val="0"/>
          <w:numId w:val="15"/>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pPr>
        <w:pStyle w:val="Tekstpodstawowy"/>
        <w:numPr>
          <w:ilvl w:val="0"/>
          <w:numId w:val="15"/>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pPr>
        <w:pStyle w:val="Tekstpodstawowy"/>
        <w:numPr>
          <w:ilvl w:val="0"/>
          <w:numId w:val="15"/>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pPr>
        <w:pStyle w:val="Tekstpodstawowy"/>
        <w:numPr>
          <w:ilvl w:val="0"/>
          <w:numId w:val="15"/>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pPr>
        <w:pStyle w:val="Tekstpodstawowy"/>
        <w:numPr>
          <w:ilvl w:val="0"/>
          <w:numId w:val="15"/>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pPr>
        <w:pStyle w:val="Tekstpodstawowy"/>
        <w:numPr>
          <w:ilvl w:val="0"/>
          <w:numId w:val="15"/>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pPr>
        <w:pStyle w:val="Tekstpodstawowy"/>
        <w:numPr>
          <w:ilvl w:val="0"/>
          <w:numId w:val="15"/>
        </w:numPr>
        <w:rPr>
          <w:rFonts w:eastAsia="Calibri"/>
          <w:lang w:val="en-GB"/>
        </w:rPr>
      </w:pPr>
      <w:r w:rsidRPr="00CA1203">
        <w:rPr>
          <w:rFonts w:eastAsia="Calibri"/>
          <w:lang w:val="en-GB"/>
        </w:rPr>
        <w:t>Xanadu, https://www.xanadu.ai/, [19-03-2023];</w:t>
      </w:r>
    </w:p>
    <w:p w14:paraId="29FDC367" w14:textId="3F1AC1C4" w:rsidR="004B405B" w:rsidRPr="00A732F4" w:rsidRDefault="004B405B">
      <w:pPr>
        <w:pStyle w:val="Tekstpodstawowy"/>
        <w:numPr>
          <w:ilvl w:val="0"/>
          <w:numId w:val="15"/>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w:t>
      </w:r>
      <w:r w:rsidR="00572481">
        <w:rPr>
          <w:rFonts w:eastAsia="Calibri"/>
          <w:lang w:val="en-GB"/>
        </w:rPr>
        <w:noBreakHyphen/>
      </w:r>
      <w:r w:rsidRPr="00CA1203">
        <w:rPr>
          <w:rFonts w:eastAsia="Calibri"/>
          <w:lang w:val="en-GB"/>
        </w:rPr>
        <w:t>12-2022];</w:t>
      </w:r>
    </w:p>
    <w:p w14:paraId="1C921041" w14:textId="5B791A2A" w:rsidR="00D113DB" w:rsidRPr="00FA5D4C" w:rsidRDefault="00D113DB">
      <w:pPr>
        <w:pStyle w:val="Tekstpodstawowy"/>
        <w:numPr>
          <w:ilvl w:val="0"/>
          <w:numId w:val="15"/>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
    <w:p w14:paraId="6B6EFBD5" w14:textId="07E90E57" w:rsidR="00E01E93" w:rsidRDefault="00FA5D4C" w:rsidP="00E01E93">
      <w:pPr>
        <w:pStyle w:val="Tekstpodstawowy"/>
        <w:numPr>
          <w:ilvl w:val="0"/>
          <w:numId w:val="15"/>
        </w:numPr>
        <w:rPr>
          <w:lang w:val="en-GB"/>
        </w:rPr>
      </w:pPr>
      <w:r>
        <w:rPr>
          <w:i/>
          <w:iCs/>
          <w:lang w:val="en-GB"/>
        </w:rPr>
        <w:lastRenderedPageBreak/>
        <w:t xml:space="preserve">-, </w:t>
      </w:r>
      <w:r w:rsidRPr="00FA5D4C">
        <w:rPr>
          <w:i/>
          <w:iCs/>
          <w:lang w:val="en-GB"/>
        </w:rPr>
        <w:t>Rolls-Royce and Classiq Collaborate on Quantum Algorithm Design for Computational Fluid Dynamics</w:t>
      </w:r>
      <w:r w:rsidRPr="00FA5D4C">
        <w:rPr>
          <w:lang w:val="en-GB"/>
        </w:rPr>
        <w:t>, 18 października 2022, https://www.businesswire.com/news/home/20221018005044/en/Rolls-Royce-and-Classiq-Collaborate-on-Quantum-Algorithm-Design-for-Computational-Fluid-Dynamics</w:t>
      </w:r>
      <w:r>
        <w:rPr>
          <w:lang w:val="en-GB"/>
        </w:rPr>
        <w:t>, [18-10-202</w:t>
      </w:r>
      <w:r w:rsidR="00F8148C">
        <w:rPr>
          <w:lang w:val="en-GB"/>
        </w:rPr>
        <w:t>2</w:t>
      </w:r>
      <w:r>
        <w:rPr>
          <w:lang w:val="en-GB"/>
        </w:rPr>
        <w:t>];</w:t>
      </w:r>
    </w:p>
    <w:p w14:paraId="1619FB13" w14:textId="77777777" w:rsidR="001B7DAD" w:rsidRDefault="001B7DAD" w:rsidP="00E01E93">
      <w:pPr>
        <w:pStyle w:val="Tekstpodstawowy"/>
        <w:rPr>
          <w:rFonts w:ascii="Calibri" w:eastAsia="Calibri" w:hAnsi="Calibri"/>
          <w:sz w:val="20"/>
          <w:szCs w:val="20"/>
          <w:lang w:val="en-GB"/>
        </w:rPr>
      </w:pPr>
    </w:p>
    <w:p w14:paraId="08B3AB3F" w14:textId="77777777" w:rsidR="001B7DAD" w:rsidRDefault="001B7DAD" w:rsidP="00E01E93">
      <w:pPr>
        <w:pStyle w:val="Tekstpodstawowy"/>
        <w:rPr>
          <w:rFonts w:ascii="Calibri" w:eastAsia="Calibri" w:hAnsi="Calibri"/>
          <w:sz w:val="20"/>
          <w:szCs w:val="20"/>
          <w:lang w:val="en-GB"/>
        </w:rPr>
      </w:pPr>
    </w:p>
    <w:p w14:paraId="20D0F52E" w14:textId="77777777" w:rsidR="001B7DAD" w:rsidRPr="004B405B" w:rsidRDefault="001B7DAD"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1" w:name="_Toc140609795"/>
      <w:r>
        <w:t>Spis tabel</w:t>
      </w:r>
      <w:bookmarkEnd w:id="171"/>
    </w:p>
    <w:p w14:paraId="187F80AB" w14:textId="73925371"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609798" w:history="1">
        <w:r w:rsidR="00884741" w:rsidRPr="00BC7666">
          <w:rPr>
            <w:rStyle w:val="Hipercze"/>
            <w:noProof/>
          </w:rPr>
          <w:t>Tabela 1. Podstawowe operacje kwantowe i ich oznaczenia (cz. 1/2).</w:t>
        </w:r>
        <w:r w:rsidR="00884741">
          <w:rPr>
            <w:noProof/>
            <w:webHidden/>
          </w:rPr>
          <w:tab/>
        </w:r>
        <w:r w:rsidR="00884741">
          <w:rPr>
            <w:noProof/>
            <w:webHidden/>
          </w:rPr>
          <w:fldChar w:fldCharType="begin"/>
        </w:r>
        <w:r w:rsidR="00884741">
          <w:rPr>
            <w:noProof/>
            <w:webHidden/>
          </w:rPr>
          <w:instrText xml:space="preserve"> PAGEREF _Toc140609798 \h </w:instrText>
        </w:r>
        <w:r w:rsidR="00884741">
          <w:rPr>
            <w:noProof/>
            <w:webHidden/>
          </w:rPr>
        </w:r>
        <w:r w:rsidR="00884741">
          <w:rPr>
            <w:noProof/>
            <w:webHidden/>
          </w:rPr>
          <w:fldChar w:fldCharType="separate"/>
        </w:r>
        <w:r w:rsidR="00B04E3E">
          <w:rPr>
            <w:noProof/>
            <w:webHidden/>
          </w:rPr>
          <w:t>14</w:t>
        </w:r>
        <w:r w:rsidR="00884741">
          <w:rPr>
            <w:noProof/>
            <w:webHidden/>
          </w:rPr>
          <w:fldChar w:fldCharType="end"/>
        </w:r>
      </w:hyperlink>
    </w:p>
    <w:p w14:paraId="6E77E1E8" w14:textId="18A60CD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799" w:history="1">
        <w:r w:rsidR="00884741" w:rsidRPr="00BC7666">
          <w:rPr>
            <w:rStyle w:val="Hipercze"/>
            <w:noProof/>
          </w:rPr>
          <w:t>Tabela 2. Wersje oprogramowania użyte w czasie eksperymentów.</w:t>
        </w:r>
        <w:r w:rsidR="00884741">
          <w:rPr>
            <w:noProof/>
            <w:webHidden/>
          </w:rPr>
          <w:tab/>
        </w:r>
        <w:r w:rsidR="00884741">
          <w:rPr>
            <w:noProof/>
            <w:webHidden/>
          </w:rPr>
          <w:fldChar w:fldCharType="begin"/>
        </w:r>
        <w:r w:rsidR="00884741">
          <w:rPr>
            <w:noProof/>
            <w:webHidden/>
          </w:rPr>
          <w:instrText xml:space="preserve"> PAGEREF _Toc140609799 \h </w:instrText>
        </w:r>
        <w:r w:rsidR="00884741">
          <w:rPr>
            <w:noProof/>
            <w:webHidden/>
          </w:rPr>
        </w:r>
        <w:r w:rsidR="00884741">
          <w:rPr>
            <w:noProof/>
            <w:webHidden/>
          </w:rPr>
          <w:fldChar w:fldCharType="separate"/>
        </w:r>
        <w:r w:rsidR="00B04E3E">
          <w:rPr>
            <w:noProof/>
            <w:webHidden/>
          </w:rPr>
          <w:t>54</w:t>
        </w:r>
        <w:r w:rsidR="00884741">
          <w:rPr>
            <w:noProof/>
            <w:webHidden/>
          </w:rPr>
          <w:fldChar w:fldCharType="end"/>
        </w:r>
      </w:hyperlink>
    </w:p>
    <w:p w14:paraId="08226D8E" w14:textId="14931D93"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0" w:history="1">
        <w:r w:rsidR="00884741" w:rsidRPr="00BC7666">
          <w:rPr>
            <w:rStyle w:val="Hipercze"/>
            <w:noProof/>
          </w:rPr>
          <w:t>Tabela 3. Macierze odległości dla grafów używanych w eksperymentach.</w:t>
        </w:r>
        <w:r w:rsidR="00884741">
          <w:rPr>
            <w:noProof/>
            <w:webHidden/>
          </w:rPr>
          <w:tab/>
        </w:r>
        <w:r w:rsidR="00884741">
          <w:rPr>
            <w:noProof/>
            <w:webHidden/>
          </w:rPr>
          <w:fldChar w:fldCharType="begin"/>
        </w:r>
        <w:r w:rsidR="00884741">
          <w:rPr>
            <w:noProof/>
            <w:webHidden/>
          </w:rPr>
          <w:instrText xml:space="preserve"> PAGEREF _Toc140609800 \h </w:instrText>
        </w:r>
        <w:r w:rsidR="00884741">
          <w:rPr>
            <w:noProof/>
            <w:webHidden/>
          </w:rPr>
        </w:r>
        <w:r w:rsidR="00884741">
          <w:rPr>
            <w:noProof/>
            <w:webHidden/>
          </w:rPr>
          <w:fldChar w:fldCharType="separate"/>
        </w:r>
        <w:r w:rsidR="00B04E3E">
          <w:rPr>
            <w:noProof/>
            <w:webHidden/>
          </w:rPr>
          <w:t>56</w:t>
        </w:r>
        <w:r w:rsidR="00884741">
          <w:rPr>
            <w:noProof/>
            <w:webHidden/>
          </w:rPr>
          <w:fldChar w:fldCharType="end"/>
        </w:r>
      </w:hyperlink>
    </w:p>
    <w:p w14:paraId="2BD1A632" w14:textId="06E82E2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1" w:history="1">
        <w:r w:rsidR="00884741" w:rsidRPr="00BC7666">
          <w:rPr>
            <w:rStyle w:val="Hipercze"/>
            <w:noProof/>
          </w:rPr>
          <w:t>Tabela 4. Redukcja rozmiaru problemu VRP.</w:t>
        </w:r>
        <w:r w:rsidR="00884741">
          <w:rPr>
            <w:noProof/>
            <w:webHidden/>
          </w:rPr>
          <w:tab/>
        </w:r>
        <w:r w:rsidR="00884741">
          <w:rPr>
            <w:noProof/>
            <w:webHidden/>
          </w:rPr>
          <w:fldChar w:fldCharType="begin"/>
        </w:r>
        <w:r w:rsidR="00884741">
          <w:rPr>
            <w:noProof/>
            <w:webHidden/>
          </w:rPr>
          <w:instrText xml:space="preserve"> PAGEREF _Toc140609801 \h </w:instrText>
        </w:r>
        <w:r w:rsidR="00884741">
          <w:rPr>
            <w:noProof/>
            <w:webHidden/>
          </w:rPr>
        </w:r>
        <w:r w:rsidR="00884741">
          <w:rPr>
            <w:noProof/>
            <w:webHidden/>
          </w:rPr>
          <w:fldChar w:fldCharType="separate"/>
        </w:r>
        <w:r w:rsidR="00B04E3E">
          <w:rPr>
            <w:noProof/>
            <w:webHidden/>
          </w:rPr>
          <w:t>57</w:t>
        </w:r>
        <w:r w:rsidR="00884741">
          <w:rPr>
            <w:noProof/>
            <w:webHidden/>
          </w:rPr>
          <w:fldChar w:fldCharType="end"/>
        </w:r>
      </w:hyperlink>
    </w:p>
    <w:p w14:paraId="24E19C31" w14:textId="011E637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2" w:history="1">
        <w:r w:rsidR="00884741" w:rsidRPr="00BC7666">
          <w:rPr>
            <w:rStyle w:val="Hipercze"/>
            <w:noProof/>
          </w:rPr>
          <w:t>Tabela 5. Mnożniki funkcji kary dla lokalnych warunków ograniczających.</w:t>
        </w:r>
        <w:r w:rsidR="00884741">
          <w:rPr>
            <w:noProof/>
            <w:webHidden/>
          </w:rPr>
          <w:tab/>
        </w:r>
        <w:r w:rsidR="00884741">
          <w:rPr>
            <w:noProof/>
            <w:webHidden/>
          </w:rPr>
          <w:fldChar w:fldCharType="begin"/>
        </w:r>
        <w:r w:rsidR="00884741">
          <w:rPr>
            <w:noProof/>
            <w:webHidden/>
          </w:rPr>
          <w:instrText xml:space="preserve"> PAGEREF _Toc140609802 \h </w:instrText>
        </w:r>
        <w:r w:rsidR="00884741">
          <w:rPr>
            <w:noProof/>
            <w:webHidden/>
          </w:rPr>
        </w:r>
        <w:r w:rsidR="00884741">
          <w:rPr>
            <w:noProof/>
            <w:webHidden/>
          </w:rPr>
          <w:fldChar w:fldCharType="separate"/>
        </w:r>
        <w:r w:rsidR="00B04E3E">
          <w:rPr>
            <w:noProof/>
            <w:webHidden/>
          </w:rPr>
          <w:t>59</w:t>
        </w:r>
        <w:r w:rsidR="00884741">
          <w:rPr>
            <w:noProof/>
            <w:webHidden/>
          </w:rPr>
          <w:fldChar w:fldCharType="end"/>
        </w:r>
      </w:hyperlink>
    </w:p>
    <w:p w14:paraId="7E31B6F9" w14:textId="223B3252"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3" w:history="1">
        <w:r w:rsidR="00884741" w:rsidRPr="00BC7666">
          <w:rPr>
            <w:rStyle w:val="Hipercze"/>
            <w:noProof/>
          </w:rPr>
          <w:t>Tabela 6. Wyniki optymalizacji metodami klasycznymi.</w:t>
        </w:r>
        <w:r w:rsidR="00884741">
          <w:rPr>
            <w:noProof/>
            <w:webHidden/>
          </w:rPr>
          <w:tab/>
        </w:r>
        <w:r w:rsidR="00884741">
          <w:rPr>
            <w:noProof/>
            <w:webHidden/>
          </w:rPr>
          <w:fldChar w:fldCharType="begin"/>
        </w:r>
        <w:r w:rsidR="00884741">
          <w:rPr>
            <w:noProof/>
            <w:webHidden/>
          </w:rPr>
          <w:instrText xml:space="preserve"> PAGEREF _Toc140609803 \h </w:instrText>
        </w:r>
        <w:r w:rsidR="00884741">
          <w:rPr>
            <w:noProof/>
            <w:webHidden/>
          </w:rPr>
        </w:r>
        <w:r w:rsidR="00884741">
          <w:rPr>
            <w:noProof/>
            <w:webHidden/>
          </w:rPr>
          <w:fldChar w:fldCharType="separate"/>
        </w:r>
        <w:r w:rsidR="00B04E3E">
          <w:rPr>
            <w:noProof/>
            <w:webHidden/>
          </w:rPr>
          <w:t>64</w:t>
        </w:r>
        <w:r w:rsidR="00884741">
          <w:rPr>
            <w:noProof/>
            <w:webHidden/>
          </w:rPr>
          <w:fldChar w:fldCharType="end"/>
        </w:r>
      </w:hyperlink>
    </w:p>
    <w:p w14:paraId="544570FB" w14:textId="0CB3BD13"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4" w:history="1">
        <w:r w:rsidR="00884741" w:rsidRPr="00BC7666">
          <w:rPr>
            <w:rStyle w:val="Hipercze"/>
            <w:noProof/>
          </w:rPr>
          <w:t>Tabela 7. Czasy przetwarzania algorytmu QAOA w sekundach.</w:t>
        </w:r>
        <w:r w:rsidR="00884741">
          <w:rPr>
            <w:noProof/>
            <w:webHidden/>
          </w:rPr>
          <w:tab/>
        </w:r>
        <w:r w:rsidR="00884741">
          <w:rPr>
            <w:noProof/>
            <w:webHidden/>
          </w:rPr>
          <w:fldChar w:fldCharType="begin"/>
        </w:r>
        <w:r w:rsidR="00884741">
          <w:rPr>
            <w:noProof/>
            <w:webHidden/>
          </w:rPr>
          <w:instrText xml:space="preserve"> PAGEREF _Toc140609804 \h </w:instrText>
        </w:r>
        <w:r w:rsidR="00884741">
          <w:rPr>
            <w:noProof/>
            <w:webHidden/>
          </w:rPr>
        </w:r>
        <w:r w:rsidR="00884741">
          <w:rPr>
            <w:noProof/>
            <w:webHidden/>
          </w:rPr>
          <w:fldChar w:fldCharType="separate"/>
        </w:r>
        <w:r w:rsidR="00B04E3E">
          <w:rPr>
            <w:noProof/>
            <w:webHidden/>
          </w:rPr>
          <w:t>67</w:t>
        </w:r>
        <w:r w:rsidR="00884741">
          <w:rPr>
            <w:noProof/>
            <w:webHidden/>
          </w:rPr>
          <w:fldChar w:fldCharType="end"/>
        </w:r>
      </w:hyperlink>
    </w:p>
    <w:p w14:paraId="4C7C2AA9" w14:textId="070C3736" w:rsidR="00F659F1" w:rsidRDefault="00F659F1" w:rsidP="00F659F1">
      <w:pPr>
        <w:pStyle w:val="Tekstpodstawowy"/>
      </w:pPr>
      <w:r>
        <w:fldChar w:fldCharType="end"/>
      </w:r>
    </w:p>
    <w:p w14:paraId="527D65DE" w14:textId="77777777" w:rsidR="00F659F1" w:rsidRDefault="00F659F1" w:rsidP="00F659F1">
      <w:pPr>
        <w:pStyle w:val="Tekstpodstawowy"/>
      </w:pPr>
    </w:p>
    <w:p w14:paraId="4BA2CEE3" w14:textId="77777777" w:rsidR="001B7DAD" w:rsidRDefault="001B7DAD" w:rsidP="00F659F1">
      <w:pPr>
        <w:pStyle w:val="Tekstpodstawowy"/>
      </w:pPr>
    </w:p>
    <w:p w14:paraId="2FB9D2A3" w14:textId="77777777" w:rsidR="00F659F1" w:rsidRDefault="00F659F1" w:rsidP="00F659F1">
      <w:pPr>
        <w:pStyle w:val="Nagwek"/>
      </w:pPr>
      <w:bookmarkStart w:id="172" w:name="_Toc140609796"/>
      <w:r>
        <w:t>Spis rysunków</w:t>
      </w:r>
      <w:bookmarkEnd w:id="172"/>
    </w:p>
    <w:p w14:paraId="725AD02C" w14:textId="6BD00BD1"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609805" w:history="1">
        <w:r w:rsidR="00884741" w:rsidRPr="00B66DDF">
          <w:rPr>
            <w:rStyle w:val="Hipercze"/>
            <w:noProof/>
          </w:rPr>
          <w:t>Rysunek 1. Wizualizacja sfery Blocha.</w:t>
        </w:r>
        <w:r w:rsidR="00884741">
          <w:rPr>
            <w:noProof/>
            <w:webHidden/>
          </w:rPr>
          <w:tab/>
        </w:r>
        <w:r w:rsidR="00884741">
          <w:rPr>
            <w:noProof/>
            <w:webHidden/>
          </w:rPr>
          <w:fldChar w:fldCharType="begin"/>
        </w:r>
        <w:r w:rsidR="00884741">
          <w:rPr>
            <w:noProof/>
            <w:webHidden/>
          </w:rPr>
          <w:instrText xml:space="preserve"> PAGEREF _Toc140609805 \h </w:instrText>
        </w:r>
        <w:r w:rsidR="00884741">
          <w:rPr>
            <w:noProof/>
            <w:webHidden/>
          </w:rPr>
        </w:r>
        <w:r w:rsidR="00884741">
          <w:rPr>
            <w:noProof/>
            <w:webHidden/>
          </w:rPr>
          <w:fldChar w:fldCharType="separate"/>
        </w:r>
        <w:r w:rsidR="00B04E3E">
          <w:rPr>
            <w:noProof/>
            <w:webHidden/>
          </w:rPr>
          <w:t>10</w:t>
        </w:r>
        <w:r w:rsidR="00884741">
          <w:rPr>
            <w:noProof/>
            <w:webHidden/>
          </w:rPr>
          <w:fldChar w:fldCharType="end"/>
        </w:r>
      </w:hyperlink>
    </w:p>
    <w:p w14:paraId="20F113A9" w14:textId="7D3785B3"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6" w:history="1">
        <w:r w:rsidR="00884741" w:rsidRPr="00B66DDF">
          <w:rPr>
            <w:rStyle w:val="Hipercze"/>
            <w:noProof/>
          </w:rPr>
          <w:t>Rysunek 2: Odmiany problemu VRP.</w:t>
        </w:r>
        <w:r w:rsidR="00884741">
          <w:rPr>
            <w:noProof/>
            <w:webHidden/>
          </w:rPr>
          <w:tab/>
        </w:r>
        <w:r w:rsidR="00884741">
          <w:rPr>
            <w:noProof/>
            <w:webHidden/>
          </w:rPr>
          <w:fldChar w:fldCharType="begin"/>
        </w:r>
        <w:r w:rsidR="00884741">
          <w:rPr>
            <w:noProof/>
            <w:webHidden/>
          </w:rPr>
          <w:instrText xml:space="preserve"> PAGEREF _Toc140609806 \h </w:instrText>
        </w:r>
        <w:r w:rsidR="00884741">
          <w:rPr>
            <w:noProof/>
            <w:webHidden/>
          </w:rPr>
        </w:r>
        <w:r w:rsidR="00884741">
          <w:rPr>
            <w:noProof/>
            <w:webHidden/>
          </w:rPr>
          <w:fldChar w:fldCharType="separate"/>
        </w:r>
        <w:r w:rsidR="00B04E3E">
          <w:rPr>
            <w:noProof/>
            <w:webHidden/>
          </w:rPr>
          <w:t>19</w:t>
        </w:r>
        <w:r w:rsidR="00884741">
          <w:rPr>
            <w:noProof/>
            <w:webHidden/>
          </w:rPr>
          <w:fldChar w:fldCharType="end"/>
        </w:r>
      </w:hyperlink>
    </w:p>
    <w:p w14:paraId="5B8BEE9E" w14:textId="6C4E4A3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7" w:history="1">
        <w:r w:rsidR="00884741" w:rsidRPr="00B66DDF">
          <w:rPr>
            <w:rStyle w:val="Hipercze"/>
            <w:noProof/>
          </w:rPr>
          <w:t>Rysunek 3. Przykład rozwiązania problemu VRP, dla którego nie jest spełniony warunek spójności grafu.</w:t>
        </w:r>
        <w:r w:rsidR="00884741">
          <w:rPr>
            <w:noProof/>
            <w:webHidden/>
          </w:rPr>
          <w:tab/>
        </w:r>
        <w:r w:rsidR="00884741">
          <w:rPr>
            <w:noProof/>
            <w:webHidden/>
          </w:rPr>
          <w:fldChar w:fldCharType="begin"/>
        </w:r>
        <w:r w:rsidR="00884741">
          <w:rPr>
            <w:noProof/>
            <w:webHidden/>
          </w:rPr>
          <w:instrText xml:space="preserve"> PAGEREF _Toc140609807 \h </w:instrText>
        </w:r>
        <w:r w:rsidR="00884741">
          <w:rPr>
            <w:noProof/>
            <w:webHidden/>
          </w:rPr>
        </w:r>
        <w:r w:rsidR="00884741">
          <w:rPr>
            <w:noProof/>
            <w:webHidden/>
          </w:rPr>
          <w:fldChar w:fldCharType="separate"/>
        </w:r>
        <w:r w:rsidR="00B04E3E">
          <w:rPr>
            <w:noProof/>
            <w:webHidden/>
          </w:rPr>
          <w:t>21</w:t>
        </w:r>
        <w:r w:rsidR="00884741">
          <w:rPr>
            <w:noProof/>
            <w:webHidden/>
          </w:rPr>
          <w:fldChar w:fldCharType="end"/>
        </w:r>
      </w:hyperlink>
    </w:p>
    <w:p w14:paraId="224E1464" w14:textId="4AD0EA7D"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8" w:history="1">
        <w:r w:rsidR="00884741" w:rsidRPr="00B66DDF">
          <w:rPr>
            <w:rStyle w:val="Hipercze"/>
            <w:noProof/>
          </w:rPr>
          <w:t>Rysunek 4: Schemat algorytmu QAOA.</w:t>
        </w:r>
        <w:r w:rsidR="00884741">
          <w:rPr>
            <w:noProof/>
            <w:webHidden/>
          </w:rPr>
          <w:tab/>
        </w:r>
        <w:r w:rsidR="00884741">
          <w:rPr>
            <w:noProof/>
            <w:webHidden/>
          </w:rPr>
          <w:fldChar w:fldCharType="begin"/>
        </w:r>
        <w:r w:rsidR="00884741">
          <w:rPr>
            <w:noProof/>
            <w:webHidden/>
          </w:rPr>
          <w:instrText xml:space="preserve"> PAGEREF _Toc140609808 \h </w:instrText>
        </w:r>
        <w:r w:rsidR="00884741">
          <w:rPr>
            <w:noProof/>
            <w:webHidden/>
          </w:rPr>
        </w:r>
        <w:r w:rsidR="00884741">
          <w:rPr>
            <w:noProof/>
            <w:webHidden/>
          </w:rPr>
          <w:fldChar w:fldCharType="separate"/>
        </w:r>
        <w:r w:rsidR="00B04E3E">
          <w:rPr>
            <w:noProof/>
            <w:webHidden/>
          </w:rPr>
          <w:t>35</w:t>
        </w:r>
        <w:r w:rsidR="00884741">
          <w:rPr>
            <w:noProof/>
            <w:webHidden/>
          </w:rPr>
          <w:fldChar w:fldCharType="end"/>
        </w:r>
      </w:hyperlink>
    </w:p>
    <w:p w14:paraId="287116DF" w14:textId="3976C16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9" w:history="1">
        <w:r w:rsidR="00884741" w:rsidRPr="00B66DD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884741" w:rsidRPr="00B66DDF">
          <w:rPr>
            <w:rStyle w:val="Hipercze"/>
            <w:iCs/>
            <w:noProof/>
          </w:rPr>
          <w:t>.</w:t>
        </w:r>
        <w:r w:rsidR="00884741">
          <w:rPr>
            <w:noProof/>
            <w:webHidden/>
          </w:rPr>
          <w:tab/>
        </w:r>
        <w:r w:rsidR="00884741">
          <w:rPr>
            <w:noProof/>
            <w:webHidden/>
          </w:rPr>
          <w:fldChar w:fldCharType="begin"/>
        </w:r>
        <w:r w:rsidR="00884741">
          <w:rPr>
            <w:noProof/>
            <w:webHidden/>
          </w:rPr>
          <w:instrText xml:space="preserve"> PAGEREF _Toc140609809 \h </w:instrText>
        </w:r>
        <w:r w:rsidR="00884741">
          <w:rPr>
            <w:noProof/>
            <w:webHidden/>
          </w:rPr>
        </w:r>
        <w:r w:rsidR="00884741">
          <w:rPr>
            <w:noProof/>
            <w:webHidden/>
          </w:rPr>
          <w:fldChar w:fldCharType="separate"/>
        </w:r>
        <w:r w:rsidR="00B04E3E">
          <w:rPr>
            <w:noProof/>
            <w:webHidden/>
          </w:rPr>
          <w:t>45</w:t>
        </w:r>
        <w:r w:rsidR="00884741">
          <w:rPr>
            <w:noProof/>
            <w:webHidden/>
          </w:rPr>
          <w:fldChar w:fldCharType="end"/>
        </w:r>
      </w:hyperlink>
    </w:p>
    <w:p w14:paraId="15873AFC" w14:textId="6171D5FD"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0" w:history="1">
        <w:r w:rsidR="00884741" w:rsidRPr="00B66DDF">
          <w:rPr>
            <w:rStyle w:val="Hipercze"/>
            <w:noProof/>
          </w:rPr>
          <w:t>Rysunek 6. Hiperoptymalizacja parametrów metodą Bayesowską dla problemu T1.</w:t>
        </w:r>
        <w:r w:rsidR="00884741">
          <w:rPr>
            <w:noProof/>
            <w:webHidden/>
          </w:rPr>
          <w:tab/>
        </w:r>
        <w:r w:rsidR="00884741">
          <w:rPr>
            <w:noProof/>
            <w:webHidden/>
          </w:rPr>
          <w:fldChar w:fldCharType="begin"/>
        </w:r>
        <w:r w:rsidR="00884741">
          <w:rPr>
            <w:noProof/>
            <w:webHidden/>
          </w:rPr>
          <w:instrText xml:space="preserve"> PAGEREF _Toc140609810 \h </w:instrText>
        </w:r>
        <w:r w:rsidR="00884741">
          <w:rPr>
            <w:noProof/>
            <w:webHidden/>
          </w:rPr>
        </w:r>
        <w:r w:rsidR="00884741">
          <w:rPr>
            <w:noProof/>
            <w:webHidden/>
          </w:rPr>
          <w:fldChar w:fldCharType="separate"/>
        </w:r>
        <w:r w:rsidR="00B04E3E">
          <w:rPr>
            <w:noProof/>
            <w:webHidden/>
          </w:rPr>
          <w:t>61</w:t>
        </w:r>
        <w:r w:rsidR="00884741">
          <w:rPr>
            <w:noProof/>
            <w:webHidden/>
          </w:rPr>
          <w:fldChar w:fldCharType="end"/>
        </w:r>
      </w:hyperlink>
    </w:p>
    <w:p w14:paraId="7FEEA471" w14:textId="7DE2C345"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1" w:history="1">
        <w:r w:rsidR="00884741" w:rsidRPr="00B66DDF">
          <w:rPr>
            <w:rStyle w:val="Hipercze"/>
            <w:noProof/>
          </w:rPr>
          <w:t>Rysunek 7. Hiperoptymalizacja parametrów metodą Bayesowską dla problemu T2.</w:t>
        </w:r>
        <w:r w:rsidR="00884741">
          <w:rPr>
            <w:noProof/>
            <w:webHidden/>
          </w:rPr>
          <w:tab/>
        </w:r>
        <w:r w:rsidR="00884741">
          <w:rPr>
            <w:noProof/>
            <w:webHidden/>
          </w:rPr>
          <w:fldChar w:fldCharType="begin"/>
        </w:r>
        <w:r w:rsidR="00884741">
          <w:rPr>
            <w:noProof/>
            <w:webHidden/>
          </w:rPr>
          <w:instrText xml:space="preserve"> PAGEREF _Toc140609811 \h </w:instrText>
        </w:r>
        <w:r w:rsidR="00884741">
          <w:rPr>
            <w:noProof/>
            <w:webHidden/>
          </w:rPr>
        </w:r>
        <w:r w:rsidR="00884741">
          <w:rPr>
            <w:noProof/>
            <w:webHidden/>
          </w:rPr>
          <w:fldChar w:fldCharType="separate"/>
        </w:r>
        <w:r w:rsidR="00B04E3E">
          <w:rPr>
            <w:noProof/>
            <w:webHidden/>
          </w:rPr>
          <w:t>62</w:t>
        </w:r>
        <w:r w:rsidR="00884741">
          <w:rPr>
            <w:noProof/>
            <w:webHidden/>
          </w:rPr>
          <w:fldChar w:fldCharType="end"/>
        </w:r>
      </w:hyperlink>
    </w:p>
    <w:p w14:paraId="01278D86" w14:textId="28C2B020"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2" w:history="1">
        <w:r w:rsidR="00884741" w:rsidRPr="00B66DDF">
          <w:rPr>
            <w:rStyle w:val="Hipercze"/>
            <w:noProof/>
          </w:rPr>
          <w:t>Rysunek 8. Hiperoptymalizacja parametrów metodą Bayesowską dla problemu F1.</w:t>
        </w:r>
        <w:r w:rsidR="00884741">
          <w:rPr>
            <w:noProof/>
            <w:webHidden/>
          </w:rPr>
          <w:tab/>
        </w:r>
        <w:r w:rsidR="00884741">
          <w:rPr>
            <w:noProof/>
            <w:webHidden/>
          </w:rPr>
          <w:fldChar w:fldCharType="begin"/>
        </w:r>
        <w:r w:rsidR="00884741">
          <w:rPr>
            <w:noProof/>
            <w:webHidden/>
          </w:rPr>
          <w:instrText xml:space="preserve"> PAGEREF _Toc140609812 \h </w:instrText>
        </w:r>
        <w:r w:rsidR="00884741">
          <w:rPr>
            <w:noProof/>
            <w:webHidden/>
          </w:rPr>
        </w:r>
        <w:r w:rsidR="00884741">
          <w:rPr>
            <w:noProof/>
            <w:webHidden/>
          </w:rPr>
          <w:fldChar w:fldCharType="separate"/>
        </w:r>
        <w:r w:rsidR="00B04E3E">
          <w:rPr>
            <w:noProof/>
            <w:webHidden/>
          </w:rPr>
          <w:t>62</w:t>
        </w:r>
        <w:r w:rsidR="00884741">
          <w:rPr>
            <w:noProof/>
            <w:webHidden/>
          </w:rPr>
          <w:fldChar w:fldCharType="end"/>
        </w:r>
      </w:hyperlink>
    </w:p>
    <w:p w14:paraId="656CF491" w14:textId="1AF751B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3" w:history="1">
        <w:r w:rsidR="00884741" w:rsidRPr="00B66DDF">
          <w:rPr>
            <w:rStyle w:val="Hipercze"/>
            <w:noProof/>
          </w:rPr>
          <w:t>Rysunek 9.  Hiperoptymalizacja parametrów metodą Bayesowską dla problemu F2.</w:t>
        </w:r>
        <w:r w:rsidR="00884741">
          <w:rPr>
            <w:noProof/>
            <w:webHidden/>
          </w:rPr>
          <w:tab/>
        </w:r>
        <w:r w:rsidR="00884741">
          <w:rPr>
            <w:noProof/>
            <w:webHidden/>
          </w:rPr>
          <w:fldChar w:fldCharType="begin"/>
        </w:r>
        <w:r w:rsidR="00884741">
          <w:rPr>
            <w:noProof/>
            <w:webHidden/>
          </w:rPr>
          <w:instrText xml:space="preserve"> PAGEREF _Toc140609813 \h </w:instrText>
        </w:r>
        <w:r w:rsidR="00884741">
          <w:rPr>
            <w:noProof/>
            <w:webHidden/>
          </w:rPr>
        </w:r>
        <w:r w:rsidR="00884741">
          <w:rPr>
            <w:noProof/>
            <w:webHidden/>
          </w:rPr>
          <w:fldChar w:fldCharType="separate"/>
        </w:r>
        <w:r w:rsidR="00B04E3E">
          <w:rPr>
            <w:noProof/>
            <w:webHidden/>
          </w:rPr>
          <w:t>63</w:t>
        </w:r>
        <w:r w:rsidR="00884741">
          <w:rPr>
            <w:noProof/>
            <w:webHidden/>
          </w:rPr>
          <w:fldChar w:fldCharType="end"/>
        </w:r>
      </w:hyperlink>
    </w:p>
    <w:p w14:paraId="1FEF42EF" w14:textId="3CF94F8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4" w:history="1">
        <w:r w:rsidR="00884741" w:rsidRPr="00B66DDF">
          <w:rPr>
            <w:rStyle w:val="Hipercze"/>
            <w:noProof/>
          </w:rPr>
          <w:t>Rysunek 10. Obwód kwantowy dla problemu T1 po transpilacji.</w:t>
        </w:r>
        <w:r w:rsidR="00884741">
          <w:rPr>
            <w:noProof/>
            <w:webHidden/>
          </w:rPr>
          <w:tab/>
        </w:r>
        <w:r w:rsidR="00884741">
          <w:rPr>
            <w:noProof/>
            <w:webHidden/>
          </w:rPr>
          <w:fldChar w:fldCharType="begin"/>
        </w:r>
        <w:r w:rsidR="00884741">
          <w:rPr>
            <w:noProof/>
            <w:webHidden/>
          </w:rPr>
          <w:instrText xml:space="preserve"> PAGEREF _Toc140609814 \h </w:instrText>
        </w:r>
        <w:r w:rsidR="00884741">
          <w:rPr>
            <w:noProof/>
            <w:webHidden/>
          </w:rPr>
        </w:r>
        <w:r w:rsidR="00884741">
          <w:rPr>
            <w:noProof/>
            <w:webHidden/>
          </w:rPr>
          <w:fldChar w:fldCharType="separate"/>
        </w:r>
        <w:r w:rsidR="00B04E3E">
          <w:rPr>
            <w:noProof/>
            <w:webHidden/>
          </w:rPr>
          <w:t>65</w:t>
        </w:r>
        <w:r w:rsidR="00884741">
          <w:rPr>
            <w:noProof/>
            <w:webHidden/>
          </w:rPr>
          <w:fldChar w:fldCharType="end"/>
        </w:r>
      </w:hyperlink>
    </w:p>
    <w:p w14:paraId="38E78B1D" w14:textId="2BBEDB49"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5" w:history="1">
        <w:r w:rsidR="00884741" w:rsidRPr="00B66DDF">
          <w:rPr>
            <w:rStyle w:val="Hipercze"/>
            <w:noProof/>
          </w:rPr>
          <w:t>Rysunek 11. Histogram liczebności otrzymanych wyników końcowych dla problemu T1.</w:t>
        </w:r>
        <w:r w:rsidR="00884741">
          <w:rPr>
            <w:noProof/>
            <w:webHidden/>
          </w:rPr>
          <w:tab/>
        </w:r>
        <w:r w:rsidR="00884741">
          <w:rPr>
            <w:noProof/>
            <w:webHidden/>
          </w:rPr>
          <w:fldChar w:fldCharType="begin"/>
        </w:r>
        <w:r w:rsidR="00884741">
          <w:rPr>
            <w:noProof/>
            <w:webHidden/>
          </w:rPr>
          <w:instrText xml:space="preserve"> PAGEREF _Toc140609815 \h </w:instrText>
        </w:r>
        <w:r w:rsidR="00884741">
          <w:rPr>
            <w:noProof/>
            <w:webHidden/>
          </w:rPr>
        </w:r>
        <w:r w:rsidR="00884741">
          <w:rPr>
            <w:noProof/>
            <w:webHidden/>
          </w:rPr>
          <w:fldChar w:fldCharType="separate"/>
        </w:r>
        <w:r w:rsidR="00B04E3E">
          <w:rPr>
            <w:noProof/>
            <w:webHidden/>
          </w:rPr>
          <w:t>67</w:t>
        </w:r>
        <w:r w:rsidR="00884741">
          <w:rPr>
            <w:noProof/>
            <w:webHidden/>
          </w:rPr>
          <w:fldChar w:fldCharType="end"/>
        </w:r>
      </w:hyperlink>
    </w:p>
    <w:p w14:paraId="25D0AB88" w14:textId="1D3BD30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6" w:history="1">
        <w:r w:rsidR="00884741" w:rsidRPr="00B66DDF">
          <w:rPr>
            <w:rStyle w:val="Hipercze"/>
            <w:noProof/>
          </w:rPr>
          <w:t>Rysunek 12. Histogram liczebności otrzymanych wyników końcowych dla problemu T2.</w:t>
        </w:r>
        <w:r w:rsidR="00884741">
          <w:rPr>
            <w:noProof/>
            <w:webHidden/>
          </w:rPr>
          <w:tab/>
        </w:r>
        <w:r w:rsidR="00884741">
          <w:rPr>
            <w:noProof/>
            <w:webHidden/>
          </w:rPr>
          <w:fldChar w:fldCharType="begin"/>
        </w:r>
        <w:r w:rsidR="00884741">
          <w:rPr>
            <w:noProof/>
            <w:webHidden/>
          </w:rPr>
          <w:instrText xml:space="preserve"> PAGEREF _Toc140609816 \h </w:instrText>
        </w:r>
        <w:r w:rsidR="00884741">
          <w:rPr>
            <w:noProof/>
            <w:webHidden/>
          </w:rPr>
        </w:r>
        <w:r w:rsidR="00884741">
          <w:rPr>
            <w:noProof/>
            <w:webHidden/>
          </w:rPr>
          <w:fldChar w:fldCharType="separate"/>
        </w:r>
        <w:r w:rsidR="00B04E3E">
          <w:rPr>
            <w:noProof/>
            <w:webHidden/>
          </w:rPr>
          <w:t>68</w:t>
        </w:r>
        <w:r w:rsidR="00884741">
          <w:rPr>
            <w:noProof/>
            <w:webHidden/>
          </w:rPr>
          <w:fldChar w:fldCharType="end"/>
        </w:r>
      </w:hyperlink>
    </w:p>
    <w:p w14:paraId="51514BA2" w14:textId="740143A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7" w:history="1">
        <w:r w:rsidR="00884741" w:rsidRPr="00B66DDF">
          <w:rPr>
            <w:rStyle w:val="Hipercze"/>
            <w:noProof/>
          </w:rPr>
          <w:t>Rysunek 13. Histogram liczebności otrzymanych wyników końcowych dla problemu F1.</w:t>
        </w:r>
        <w:r w:rsidR="00884741">
          <w:rPr>
            <w:noProof/>
            <w:webHidden/>
          </w:rPr>
          <w:tab/>
        </w:r>
        <w:r w:rsidR="00884741">
          <w:rPr>
            <w:noProof/>
            <w:webHidden/>
          </w:rPr>
          <w:fldChar w:fldCharType="begin"/>
        </w:r>
        <w:r w:rsidR="00884741">
          <w:rPr>
            <w:noProof/>
            <w:webHidden/>
          </w:rPr>
          <w:instrText xml:space="preserve"> PAGEREF _Toc140609817 \h </w:instrText>
        </w:r>
        <w:r w:rsidR="00884741">
          <w:rPr>
            <w:noProof/>
            <w:webHidden/>
          </w:rPr>
        </w:r>
        <w:r w:rsidR="00884741">
          <w:rPr>
            <w:noProof/>
            <w:webHidden/>
          </w:rPr>
          <w:fldChar w:fldCharType="separate"/>
        </w:r>
        <w:r w:rsidR="00B04E3E">
          <w:rPr>
            <w:noProof/>
            <w:webHidden/>
          </w:rPr>
          <w:t>68</w:t>
        </w:r>
        <w:r w:rsidR="00884741">
          <w:rPr>
            <w:noProof/>
            <w:webHidden/>
          </w:rPr>
          <w:fldChar w:fldCharType="end"/>
        </w:r>
      </w:hyperlink>
    </w:p>
    <w:p w14:paraId="36CF6DC7" w14:textId="143EAE8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8" w:history="1">
        <w:r w:rsidR="00884741" w:rsidRPr="00B66DDF">
          <w:rPr>
            <w:rStyle w:val="Hipercze"/>
            <w:noProof/>
          </w:rPr>
          <w:t>Rysunek 14. Histogram liczebności otrzymanych wyników końcowych dla problemu F2.</w:t>
        </w:r>
        <w:r w:rsidR="00884741">
          <w:rPr>
            <w:noProof/>
            <w:webHidden/>
          </w:rPr>
          <w:tab/>
        </w:r>
        <w:r w:rsidR="00884741">
          <w:rPr>
            <w:noProof/>
            <w:webHidden/>
          </w:rPr>
          <w:fldChar w:fldCharType="begin"/>
        </w:r>
        <w:r w:rsidR="00884741">
          <w:rPr>
            <w:noProof/>
            <w:webHidden/>
          </w:rPr>
          <w:instrText xml:space="preserve"> PAGEREF _Toc140609818 \h </w:instrText>
        </w:r>
        <w:r w:rsidR="00884741">
          <w:rPr>
            <w:noProof/>
            <w:webHidden/>
          </w:rPr>
        </w:r>
        <w:r w:rsidR="00884741">
          <w:rPr>
            <w:noProof/>
            <w:webHidden/>
          </w:rPr>
          <w:fldChar w:fldCharType="separate"/>
        </w:r>
        <w:r w:rsidR="00B04E3E">
          <w:rPr>
            <w:noProof/>
            <w:webHidden/>
          </w:rPr>
          <w:t>69</w:t>
        </w:r>
        <w:r w:rsidR="00884741">
          <w:rPr>
            <w:noProof/>
            <w:webHidden/>
          </w:rPr>
          <w:fldChar w:fldCharType="end"/>
        </w:r>
      </w:hyperlink>
    </w:p>
    <w:p w14:paraId="4EB342A9" w14:textId="46E6CE7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9" w:history="1">
        <w:r w:rsidR="00884741" w:rsidRPr="00B66DDF">
          <w:rPr>
            <w:rStyle w:val="Hipercze"/>
            <w:noProof/>
          </w:rPr>
          <w:t>Rysunek 15. Histogram liczebności otrzymanych wyników końcowych dla problemu F1</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19 \h </w:instrText>
        </w:r>
        <w:r w:rsidR="00884741">
          <w:rPr>
            <w:noProof/>
            <w:webHidden/>
          </w:rPr>
        </w:r>
        <w:r w:rsidR="00884741">
          <w:rPr>
            <w:noProof/>
            <w:webHidden/>
          </w:rPr>
          <w:fldChar w:fldCharType="separate"/>
        </w:r>
        <w:r w:rsidR="00B04E3E">
          <w:rPr>
            <w:noProof/>
            <w:webHidden/>
          </w:rPr>
          <w:t>69</w:t>
        </w:r>
        <w:r w:rsidR="00884741">
          <w:rPr>
            <w:noProof/>
            <w:webHidden/>
          </w:rPr>
          <w:fldChar w:fldCharType="end"/>
        </w:r>
      </w:hyperlink>
    </w:p>
    <w:p w14:paraId="4E111F4A" w14:textId="571B15CF"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20" w:history="1">
        <w:r w:rsidR="00884741" w:rsidRPr="00B66DDF">
          <w:rPr>
            <w:rStyle w:val="Hipercze"/>
            <w:noProof/>
          </w:rPr>
          <w:t>Rysunek 16. Histogram liczebności otrzymanych wyników końcowych dla problemu F2</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20 \h </w:instrText>
        </w:r>
        <w:r w:rsidR="00884741">
          <w:rPr>
            <w:noProof/>
            <w:webHidden/>
          </w:rPr>
        </w:r>
        <w:r w:rsidR="00884741">
          <w:rPr>
            <w:noProof/>
            <w:webHidden/>
          </w:rPr>
          <w:fldChar w:fldCharType="separate"/>
        </w:r>
        <w:r w:rsidR="00B04E3E">
          <w:rPr>
            <w:noProof/>
            <w:webHidden/>
          </w:rPr>
          <w:t>69</w:t>
        </w:r>
        <w:r w:rsidR="00884741">
          <w:rPr>
            <w:noProof/>
            <w:webHidden/>
          </w:rPr>
          <w:fldChar w:fldCharType="end"/>
        </w:r>
      </w:hyperlink>
    </w:p>
    <w:p w14:paraId="5974198E" w14:textId="01EA482E"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73" w:name="_Toc140609797"/>
      <w:r w:rsidR="00F659F1" w:rsidRPr="003B12FA">
        <w:lastRenderedPageBreak/>
        <w:t>Streszczenie</w:t>
      </w:r>
      <w:bookmarkEnd w:id="173"/>
    </w:p>
    <w:p w14:paraId="36DDE2E8" w14:textId="2370C374" w:rsidR="00F659F1" w:rsidRPr="001B7DAD" w:rsidRDefault="00A919BE" w:rsidP="003F79FD">
      <w:pPr>
        <w:pStyle w:val="Tekstpodstawowy"/>
      </w:pPr>
      <w:bookmarkStart w:id="174" w:name="_Hlk140666530"/>
      <w:r w:rsidRPr="00A919BE">
        <w:t xml:space="preserve">W pracy </w:t>
      </w:r>
      <w:r w:rsidRPr="007E2D20">
        <w:t>przedstawiono</w:t>
      </w:r>
      <w:r>
        <w:t xml:space="preserve"> wykorzystanie</w:t>
      </w:r>
      <w:r w:rsidRPr="00A919BE">
        <w:t xml:space="preserve"> </w:t>
      </w:r>
      <w:r>
        <w:t>kwantowego algorytmu przybliżonej optymalizacji (QAOA) w rozwiązywaniu problemu marszrutyzacji (VRP</w:t>
      </w:r>
      <w:r w:rsidR="001B7DAD">
        <w:t>)</w:t>
      </w:r>
      <w:r>
        <w:t xml:space="preserve">. W pierwszej części wprowadzono podstawowe pojęcia z zakresu informatyki kwantowej oraz </w:t>
      </w:r>
      <w:r w:rsidR="007E2D20">
        <w:t>pokazano</w:t>
      </w:r>
      <w:r>
        <w:t xml:space="preserve"> matematyczną reprezentację problemu VRP. Opisano stan rozwoju technologii związanych z</w:t>
      </w:r>
      <w:r w:rsidR="001B7DAD">
        <w:t> </w:t>
      </w:r>
      <w:r>
        <w:t>obliczeniami kwantowymi. Następnie omówiono podstawowe pojęcia związane z</w:t>
      </w:r>
      <w:r w:rsidR="001B7DAD">
        <w:t> </w:t>
      </w:r>
      <w:r>
        <w:t xml:space="preserve">algorytmem QAOA, takie jak troteryzacja, konstrukcja Hamiltonianów, </w:t>
      </w:r>
      <w:r>
        <w:rPr>
          <w:i/>
          <w:iCs/>
        </w:rPr>
        <w:t>warm-starting</w:t>
      </w:r>
      <w:r>
        <w:t xml:space="preserve">, poświęcono także oddzielny podrozdział </w:t>
      </w:r>
      <w:r w:rsidR="001B7DAD">
        <w:t>hiper</w:t>
      </w:r>
      <w:r>
        <w:t>optymalizacji</w:t>
      </w:r>
      <w:r w:rsidR="001B7DAD">
        <w:t xml:space="preserve"> parametrów</w:t>
      </w:r>
      <w:r>
        <w:t xml:space="preserve"> z wykorzystaniem metod Bayesowskich.</w:t>
      </w:r>
      <w:r w:rsidR="00002062">
        <w:t xml:space="preserve"> Przygotowany algorytm uruchomiono zarówno jako symulację na klasycznym komputerze, jak i</w:t>
      </w:r>
      <w:r w:rsidR="001B7DAD">
        <w:t> </w:t>
      </w:r>
      <w:r w:rsidR="00002062">
        <w:t>z</w:t>
      </w:r>
      <w:r w:rsidR="001B7DAD">
        <w:t> </w:t>
      </w:r>
      <w:r w:rsidR="00002062">
        <w:t>wykorzystaniem procesora kwantowego Falcon r5.11H</w:t>
      </w:r>
      <w:r w:rsidR="001B7DAD">
        <w:t>. Dokonano</w:t>
      </w:r>
      <w:r w:rsidR="00002062">
        <w:t xml:space="preserve"> porównan</w:t>
      </w:r>
      <w:r w:rsidR="001B7DAD">
        <w:t>ia</w:t>
      </w:r>
      <w:r w:rsidR="00002062">
        <w:t xml:space="preserve"> z innymi metodami optymalizacji. Praca przedstawia rzadko poruszane w</w:t>
      </w:r>
      <w:r w:rsidR="001B7DAD">
        <w:t> </w:t>
      </w:r>
      <w:r w:rsidR="00002062">
        <w:t>literaturze zastosowanie algorytmu QAOA dla problemu VRP, a także prezentuje sposób na</w:t>
      </w:r>
      <w:r w:rsidR="001B7DAD">
        <w:t> </w:t>
      </w:r>
      <w:r w:rsidR="00002062">
        <w:t xml:space="preserve">zmniejszenie </w:t>
      </w:r>
      <w:r w:rsidR="001B7DAD">
        <w:t>wymiarowości</w:t>
      </w:r>
      <w:r w:rsidR="00002062">
        <w:t xml:space="preserve"> problem</w:t>
      </w:r>
      <w:r w:rsidR="008727FB">
        <w:t>u</w:t>
      </w:r>
      <w:r w:rsidR="001B7DAD">
        <w:t xml:space="preserve"> oraz własną</w:t>
      </w:r>
      <w:r w:rsidR="00002062">
        <w:t xml:space="preserve"> metod</w:t>
      </w:r>
      <w:r w:rsidR="008727FB">
        <w:t>ę</w:t>
      </w:r>
      <w:r w:rsidR="00002062">
        <w:t xml:space="preserve"> doboru mnożników w funkcji kary</w:t>
      </w:r>
      <w:r w:rsidR="003F79FD">
        <w:t>. Wyniki przeprowadzonych testów nie potwierdziły przydatności omawianego algorytmu</w:t>
      </w:r>
      <w:r w:rsidR="001B7DAD">
        <w:t xml:space="preserve">, </w:t>
      </w:r>
      <w:r w:rsidR="003F79FD">
        <w:t>ale pozwoliły na wskazanie licznych usprawnień.</w:t>
      </w:r>
      <w:bookmarkEnd w:id="174"/>
    </w:p>
    <w:sectPr w:rsidR="00F659F1" w:rsidRPr="001B7DAD"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rzemek Michaowski" w:date="2023-07-19T23:05:00Z" w:initials="PM">
    <w:p w14:paraId="1E404869" w14:textId="77777777" w:rsidR="00DF02ED" w:rsidRDefault="00DF02ED" w:rsidP="000E6436">
      <w:pPr>
        <w:pStyle w:val="Tekstkomentarza"/>
      </w:pPr>
      <w:r>
        <w:rPr>
          <w:rStyle w:val="Odwoaniedokomentarza"/>
        </w:rPr>
        <w:annotationRef/>
      </w:r>
      <w:r>
        <w:t>Usunięte słowo "presja"</w:t>
      </w:r>
    </w:p>
  </w:comment>
  <w:comment w:id="21" w:author="Przemek Michaowski" w:date="2023-07-19T23:06:00Z" w:initials="PM">
    <w:p w14:paraId="6D98C416" w14:textId="77777777" w:rsidR="00DF02ED" w:rsidRDefault="00DF02ED" w:rsidP="008566A0">
      <w:pPr>
        <w:pStyle w:val="Tekstkomentarza"/>
      </w:pPr>
      <w:r>
        <w:rPr>
          <w:rStyle w:val="Odwoaniedokomentarza"/>
        </w:rPr>
        <w:annotationRef/>
      </w:r>
      <w:r>
        <w:t xml:space="preserve">Czy mieszanie pojęcia paralelizmu i równoległości to ciężki grzech? 1 </w:t>
      </w:r>
    </w:p>
  </w:comment>
  <w:comment w:id="24" w:author="Przemek Michaowski" w:date="2023-07-19T23:06:00Z" w:initials="PM">
    <w:p w14:paraId="260D8E17" w14:textId="77777777" w:rsidR="00DF02ED" w:rsidRDefault="00DF02ED" w:rsidP="009B5CE9">
      <w:pPr>
        <w:pStyle w:val="Tekstkomentarza"/>
      </w:pPr>
      <w:r>
        <w:rPr>
          <w:rStyle w:val="Odwoaniedokomentarza"/>
        </w:rPr>
        <w:annotationRef/>
      </w:r>
      <w:r>
        <w:t xml:space="preserve">Usunąłem akapit o komutatorach, bo nigdzie z tego nie korzystam </w:t>
      </w:r>
    </w:p>
  </w:comment>
  <w:comment w:id="25" w:author="Przemek Michaowski" w:date="2023-07-19T23:06:00Z" w:initials="PM">
    <w:p w14:paraId="150AC854" w14:textId="77777777" w:rsidR="00DF02ED" w:rsidRDefault="00DF02ED" w:rsidP="00D87DAE">
      <w:pPr>
        <w:pStyle w:val="Tekstkomentarza"/>
      </w:pPr>
      <w:r>
        <w:rPr>
          <w:rStyle w:val="Odwoaniedokomentarza"/>
        </w:rPr>
        <w:annotationRef/>
      </w:r>
      <w:r>
        <w:t>dodane</w:t>
      </w:r>
    </w:p>
  </w:comment>
  <w:comment w:id="29" w:author="Przemek Michaowski" w:date="2023-07-19T23:07:00Z" w:initials="PM">
    <w:p w14:paraId="6967120F" w14:textId="77777777" w:rsidR="00DF02ED" w:rsidRDefault="00DF02ED" w:rsidP="00E17ECA">
      <w:pPr>
        <w:pStyle w:val="Tekstkomentarza"/>
      </w:pPr>
      <w:r>
        <w:rPr>
          <w:rStyle w:val="Odwoaniedokomentarza"/>
        </w:rPr>
        <w:annotationRef/>
      </w:r>
      <w:r>
        <w:t>Tu powinien być tabulator (wcięcie)?</w:t>
      </w:r>
    </w:p>
  </w:comment>
  <w:comment w:id="44" w:author="Przemek Michaowski" w:date="2023-07-19T23:08:00Z" w:initials="PM">
    <w:p w14:paraId="28E0DBD4" w14:textId="77777777" w:rsidR="00DF02ED" w:rsidRDefault="00DF02ED" w:rsidP="00656F59">
      <w:pPr>
        <w:pStyle w:val="Tekstkomentarza"/>
      </w:pPr>
      <w:r>
        <w:rPr>
          <w:rStyle w:val="Odwoaniedokomentarza"/>
        </w:rPr>
        <w:annotationRef/>
      </w:r>
      <w:r>
        <w:t xml:space="preserve">Cutting-plane method </w:t>
      </w:r>
    </w:p>
  </w:comment>
  <w:comment w:id="49" w:author="Przemek Michaowski" w:date="2023-07-19T23:08:00Z" w:initials="PM">
    <w:p w14:paraId="113A02AB" w14:textId="77777777" w:rsidR="00DF02ED" w:rsidRDefault="00DF02ED" w:rsidP="007C5B03">
      <w:pPr>
        <w:pStyle w:val="Tekstkomentarza"/>
      </w:pPr>
      <w:r>
        <w:rPr>
          <w:rStyle w:val="Odwoaniedokomentarza"/>
        </w:rPr>
        <w:annotationRef/>
      </w:r>
      <w:r>
        <w:t>Nierównosci czy równania?</w:t>
      </w:r>
    </w:p>
  </w:comment>
  <w:comment w:id="51" w:author="Przemek Michaowski" w:date="2023-07-19T23:09:00Z" w:initials="PM">
    <w:p w14:paraId="6DC1132C" w14:textId="77777777" w:rsidR="00DF02ED" w:rsidRDefault="00DF02ED" w:rsidP="00A6697F">
      <w:pPr>
        <w:pStyle w:val="Tekstkomentarza"/>
      </w:pPr>
      <w:r>
        <w:rPr>
          <w:rStyle w:val="Odwoaniedokomentarza"/>
        </w:rPr>
        <w:annotationRef/>
      </w:r>
      <w:r>
        <w:t xml:space="preserve">Liczba wierzchołków wynosi (według notacji z artykulu) n+1 (bo w artykule depot się nie liczy), a pierwszy wierzchołek to 1 a nie 0. Zmiany w notacji względem oryginału: </w:t>
      </w:r>
      <w:r>
        <w:br/>
        <w:t>U -&gt; i</w:t>
      </w:r>
      <w:r>
        <w:br/>
        <w:t xml:space="preserve"> v -&gt; j</w:t>
      </w:r>
      <w:r>
        <w:br/>
        <w:t xml:space="preserve"> w -&gt; k </w:t>
      </w:r>
      <w:r>
        <w:br/>
        <w:t xml:space="preserve">i -&gt; t </w:t>
      </w:r>
    </w:p>
  </w:comment>
  <w:comment w:id="99" w:author="Przemek Michaowski" w:date="2023-07-19T23:09:00Z" w:initials="PM">
    <w:p w14:paraId="24D03853" w14:textId="77777777" w:rsidR="00DF02ED" w:rsidRDefault="00DF02ED" w:rsidP="00024824">
      <w:pPr>
        <w:pStyle w:val="Tekstkomentarza"/>
      </w:pPr>
      <w:r>
        <w:rPr>
          <w:rStyle w:val="Odwoaniedokomentarza"/>
        </w:rPr>
        <w:annotationRef/>
      </w:r>
      <w:r>
        <w:t>Ground state</w:t>
      </w:r>
    </w:p>
  </w:comment>
  <w:comment w:id="103" w:author="Przemek Michaowski" w:date="2023-07-19T23:10:00Z" w:initials="PM">
    <w:p w14:paraId="25FFFB0C" w14:textId="77777777" w:rsidR="00DF02ED" w:rsidRDefault="00DF02ED" w:rsidP="00BD5C4E">
      <w:pPr>
        <w:pStyle w:val="Tekstkomentarza"/>
      </w:pPr>
      <w:r>
        <w:rPr>
          <w:rStyle w:val="Odwoaniedokomentarza"/>
        </w:rPr>
        <w:annotationRef/>
      </w:r>
      <w:r>
        <w:t>Equal superposition</w:t>
      </w:r>
    </w:p>
  </w:comment>
  <w:comment w:id="108" w:author="Przemek Michaowski" w:date="2023-07-19T23:10:00Z" w:initials="PM">
    <w:p w14:paraId="7D53A523" w14:textId="77777777" w:rsidR="00DF02ED" w:rsidRDefault="00DF02ED" w:rsidP="00651D81">
      <w:pPr>
        <w:pStyle w:val="Tekstkomentarza"/>
      </w:pPr>
      <w:r>
        <w:rPr>
          <w:rStyle w:val="Odwoaniedokomentarza"/>
        </w:rPr>
        <w:annotationRef/>
      </w:r>
      <w:r>
        <w:t>Mixing Hamiltonian / Mixer Hamiltonian</w:t>
      </w:r>
    </w:p>
  </w:comment>
  <w:comment w:id="109" w:author="Przemek Michaowski" w:date="2023-07-19T23:10:00Z" w:initials="PM">
    <w:p w14:paraId="13181252" w14:textId="77777777" w:rsidR="00DF02ED" w:rsidRDefault="00DF02ED" w:rsidP="00C935A9">
      <w:pPr>
        <w:pStyle w:val="Tekstkomentarza"/>
      </w:pPr>
      <w:r>
        <w:rPr>
          <w:rStyle w:val="Odwoaniedokomentarza"/>
        </w:rPr>
        <w:annotationRef/>
      </w:r>
      <w:r>
        <w:t xml:space="preserve">Muszę to udowadniać / pokazywać, czy na słowo wystarczy? (Sprawdziłem dla bramki X / Rx) </w:t>
      </w:r>
    </w:p>
  </w:comment>
  <w:comment w:id="111" w:author="Przemek Michaowski" w:date="2023-07-19T23:11:00Z" w:initials="PM">
    <w:p w14:paraId="0A144555" w14:textId="77777777" w:rsidR="00DF02ED" w:rsidRDefault="00DF02ED" w:rsidP="0060743E">
      <w:pPr>
        <w:pStyle w:val="Tekstkomentarza"/>
      </w:pPr>
      <w:r>
        <w:rPr>
          <w:rStyle w:val="Odwoaniedokomentarza"/>
        </w:rPr>
        <w:annotationRef/>
      </w:r>
      <w:r>
        <w:t xml:space="preserve">Tego nie jestem pewien, czy dobrze zrozumiałem, tzn. algorytm jest inspirowany procesem adiabatycznym, ale jako taki nie korzysta z niego? </w:t>
      </w:r>
    </w:p>
  </w:comment>
  <w:comment w:id="115" w:author="Przemek Michaowski" w:date="2023-07-19T23:11:00Z" w:initials="PM">
    <w:p w14:paraId="0DA7B146" w14:textId="77777777" w:rsidR="00DF02ED" w:rsidRDefault="00DF02ED" w:rsidP="008A60FA">
      <w:pPr>
        <w:pStyle w:val="Tekstkomentarza"/>
      </w:pPr>
      <w:r>
        <w:rPr>
          <w:rStyle w:val="Odwoaniedokomentarza"/>
        </w:rPr>
        <w:annotationRef/>
      </w:r>
      <w:r>
        <w:t>Doubly exponential</w:t>
      </w:r>
    </w:p>
  </w:comment>
  <w:comment w:id="116" w:author="Przemek Michaowski" w:date="2023-07-19T23:11:00Z" w:initials="PM">
    <w:p w14:paraId="7572A390" w14:textId="77777777" w:rsidR="00DF02ED" w:rsidRDefault="00DF02ED" w:rsidP="002C2CCC">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37" w:author="Przemek Michaowski" w:date="2023-07-19T23:12:00Z" w:initials="PM">
    <w:p w14:paraId="2F816B31" w14:textId="77777777" w:rsidR="00DF02ED" w:rsidRDefault="00DF02ED" w:rsidP="00096729">
      <w:pPr>
        <w:pStyle w:val="Tekstkomentarza"/>
      </w:pPr>
      <w:r>
        <w:rPr>
          <w:rStyle w:val="Odwoaniedokomentarza"/>
        </w:rPr>
        <w:annotationRef/>
      </w:r>
      <w:r>
        <w:t xml:space="preserve">Aka: This is typically done by considering the marginal likelihood </w:t>
      </w:r>
    </w:p>
  </w:comment>
  <w:comment w:id="136" w:author="Przemek Michaowski" w:date="2023-07-19T23:12:00Z" w:initials="PM">
    <w:p w14:paraId="7BEF4040" w14:textId="22365494" w:rsidR="00DF02ED" w:rsidRDefault="00DF02ED" w:rsidP="0052007B">
      <w:pPr>
        <w:pStyle w:val="Tekstkomentarza"/>
      </w:pPr>
      <w:r>
        <w:rPr>
          <w:rStyle w:val="Odwoaniedokomentarza"/>
        </w:rPr>
        <w:annotationRef/>
      </w:r>
      <w:r>
        <w:t xml:space="preserve">posterior distribution on f(x) marginalizing over all possible values of the hyperparameters, dobrze to przetlumaczylem? </w:t>
      </w:r>
    </w:p>
  </w:comment>
  <w:comment w:id="138" w:author="Przemek Michaowski" w:date="2023-07-19T23:12:00Z" w:initials="PM">
    <w:p w14:paraId="76063FAF" w14:textId="77777777" w:rsidR="00DF02ED" w:rsidRDefault="00DF02ED" w:rsidP="00386609">
      <w:pPr>
        <w:pStyle w:val="Tekstkomentarza"/>
      </w:pPr>
      <w:r>
        <w:rPr>
          <w:rStyle w:val="Odwoaniedokomentarza"/>
        </w:rPr>
        <w:annotationRef/>
      </w:r>
      <w:r>
        <w:t>Tłumaczyć co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404869" w15:done="0"/>
  <w15:commentEx w15:paraId="6D98C416" w15:done="0"/>
  <w15:commentEx w15:paraId="260D8E17" w15:done="0"/>
  <w15:commentEx w15:paraId="150AC854" w15:done="0"/>
  <w15:commentEx w15:paraId="6967120F" w15:done="0"/>
  <w15:commentEx w15:paraId="28E0DBD4" w15:done="0"/>
  <w15:commentEx w15:paraId="113A02AB" w15:done="0"/>
  <w15:commentEx w15:paraId="6DC1132C" w15:done="0"/>
  <w15:commentEx w15:paraId="24D03853" w15:done="0"/>
  <w15:commentEx w15:paraId="25FFFB0C" w15:done="0"/>
  <w15:commentEx w15:paraId="7D53A523" w15:done="0"/>
  <w15:commentEx w15:paraId="13181252" w15:done="0"/>
  <w15:commentEx w15:paraId="0A144555" w15:done="0"/>
  <w15:commentEx w15:paraId="0DA7B146" w15:done="0"/>
  <w15:commentEx w15:paraId="7572A390" w15:done="0"/>
  <w15:commentEx w15:paraId="2F816B31" w15:done="0"/>
  <w15:commentEx w15:paraId="7BEF4040" w15:done="0"/>
  <w15:commentEx w15:paraId="76063F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2EAD2" w16cex:dateUtc="2023-07-19T21:05:00Z"/>
  <w16cex:commentExtensible w16cex:durableId="2862EAF0" w16cex:dateUtc="2023-07-19T21:06:00Z"/>
  <w16cex:commentExtensible w16cex:durableId="2862EB05" w16cex:dateUtc="2023-07-19T21:06:00Z"/>
  <w16cex:commentExtensible w16cex:durableId="2862EB12" w16cex:dateUtc="2023-07-19T21:06:00Z"/>
  <w16cex:commentExtensible w16cex:durableId="2862EB35" w16cex:dateUtc="2023-07-19T21:07:00Z"/>
  <w16cex:commentExtensible w16cex:durableId="2862EB64" w16cex:dateUtc="2023-07-19T21:08:00Z"/>
  <w16cex:commentExtensible w16cex:durableId="2862EB73" w16cex:dateUtc="2023-07-19T21:08:00Z"/>
  <w16cex:commentExtensible w16cex:durableId="2862EB99" w16cex:dateUtc="2023-07-19T21:09:00Z"/>
  <w16cex:commentExtensible w16cex:durableId="2862EBC3" w16cex:dateUtc="2023-07-19T21:09:00Z"/>
  <w16cex:commentExtensible w16cex:durableId="2862EBD2" w16cex:dateUtc="2023-07-19T21:10:00Z"/>
  <w16cex:commentExtensible w16cex:durableId="2862EBEE" w16cex:dateUtc="2023-07-19T21:10:00Z"/>
  <w16cex:commentExtensible w16cex:durableId="2862EBFD" w16cex:dateUtc="2023-07-19T21:10:00Z"/>
  <w16cex:commentExtensible w16cex:durableId="2862EC0C" w16cex:dateUtc="2023-07-19T21:11:00Z"/>
  <w16cex:commentExtensible w16cex:durableId="2862EC28" w16cex:dateUtc="2023-07-19T21:11:00Z"/>
  <w16cex:commentExtensible w16cex:durableId="2862EC35" w16cex:dateUtc="2023-07-19T21:11:00Z"/>
  <w16cex:commentExtensible w16cex:durableId="2862EC66" w16cex:dateUtc="2023-07-19T21:12:00Z"/>
  <w16cex:commentExtensible w16cex:durableId="2862EC58" w16cex:dateUtc="2023-07-19T21:12:00Z"/>
  <w16cex:commentExtensible w16cex:durableId="2862EC7B" w16cex:dateUtc="2023-07-19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404869" w16cid:durableId="2862EAD2"/>
  <w16cid:commentId w16cid:paraId="6D98C416" w16cid:durableId="2862EAF0"/>
  <w16cid:commentId w16cid:paraId="260D8E17" w16cid:durableId="2862EB05"/>
  <w16cid:commentId w16cid:paraId="150AC854" w16cid:durableId="2862EB12"/>
  <w16cid:commentId w16cid:paraId="6967120F" w16cid:durableId="2862EB35"/>
  <w16cid:commentId w16cid:paraId="28E0DBD4" w16cid:durableId="2862EB64"/>
  <w16cid:commentId w16cid:paraId="113A02AB" w16cid:durableId="2862EB73"/>
  <w16cid:commentId w16cid:paraId="6DC1132C" w16cid:durableId="2862EB99"/>
  <w16cid:commentId w16cid:paraId="24D03853" w16cid:durableId="2862EBC3"/>
  <w16cid:commentId w16cid:paraId="25FFFB0C" w16cid:durableId="2862EBD2"/>
  <w16cid:commentId w16cid:paraId="7D53A523" w16cid:durableId="2862EBEE"/>
  <w16cid:commentId w16cid:paraId="13181252" w16cid:durableId="2862EBFD"/>
  <w16cid:commentId w16cid:paraId="0A144555" w16cid:durableId="2862EC0C"/>
  <w16cid:commentId w16cid:paraId="0DA7B146" w16cid:durableId="2862EC28"/>
  <w16cid:commentId w16cid:paraId="7572A390" w16cid:durableId="2862EC35"/>
  <w16cid:commentId w16cid:paraId="2F816B31" w16cid:durableId="2862EC66"/>
  <w16cid:commentId w16cid:paraId="7BEF4040" w16cid:durableId="2862EC58"/>
  <w16cid:commentId w16cid:paraId="76063FAF" w16cid:durableId="2862EC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53C00" w14:textId="77777777" w:rsidR="00B71D68" w:rsidRDefault="00B71D68" w:rsidP="00F659F1">
      <w:r>
        <w:separator/>
      </w:r>
    </w:p>
  </w:endnote>
  <w:endnote w:type="continuationSeparator" w:id="0">
    <w:p w14:paraId="4A9B2D96" w14:textId="77777777" w:rsidR="00B71D68" w:rsidRDefault="00B71D68"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B24BF" w14:textId="77777777" w:rsidR="00B71D68" w:rsidRDefault="00B71D68" w:rsidP="00F659F1">
      <w:r>
        <w:separator/>
      </w:r>
    </w:p>
  </w:footnote>
  <w:footnote w:type="continuationSeparator" w:id="0">
    <w:p w14:paraId="34A549D3" w14:textId="77777777" w:rsidR="00B71D68" w:rsidRDefault="00B71D68" w:rsidP="00F659F1">
      <w:r>
        <w:continuationSeparator/>
      </w:r>
    </w:p>
  </w:footnote>
  <w:footnote w:id="1">
    <w:p w14:paraId="6444B14A" w14:textId="694824EF"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w:t>
      </w:r>
      <w:r w:rsidR="00F17600">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3" w:name="_Hlk140158115"/>
      <w:r w:rsidRPr="004E53A4">
        <w:rPr>
          <w:rStyle w:val="Odwoanieprzypisudolnego"/>
        </w:rPr>
        <w:footnoteRef/>
      </w:r>
      <w:r w:rsidRPr="00143B50">
        <w:rPr>
          <w:lang w:val="en-GB"/>
        </w:rPr>
        <w:t xml:space="preserve"> </w:t>
      </w:r>
      <w:bookmarkStart w:id="4"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4"/>
    </w:p>
    <w:bookmarkStart w:id="5" w:name="_Hlk140158436"/>
    <w:bookmarkEnd w:id="3"/>
  </w:footnote>
  <w:footnote w:id="3">
    <w:p w14:paraId="547E21B8" w14:textId="34B50D83" w:rsidR="0027117A" w:rsidRPr="0027117A" w:rsidRDefault="00E22D8F">
      <w:pPr>
        <w:pStyle w:val="Tekstprzypisudolnego"/>
        <w:rPr>
          <w:lang w:val="en-GB"/>
        </w:rPr>
      </w:pPr>
      <w:bookmarkStart w:id="6"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6"/>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7" w:name="_Hlk140158744"/>
      <w:r w:rsidR="00E22D8F" w:rsidRPr="00E22D8F">
        <w:rPr>
          <w:i/>
          <w:iCs/>
          <w:lang w:val="en-GB"/>
        </w:rPr>
        <w:t>The Nobel Prize in Physics 2022</w:t>
      </w:r>
      <w:r w:rsidR="00E22D8F" w:rsidRPr="00E22D8F">
        <w:rPr>
          <w:lang w:val="en-GB"/>
        </w:rPr>
        <w:t>, https://www.nobelprize.org/prizes/physics/2022/summary.</w:t>
      </w:r>
    </w:p>
    <w:bookmarkStart w:id="8" w:name="_Hlk140158946"/>
    <w:bookmarkEnd w:id="7"/>
  </w:footnote>
  <w:footnote w:id="5">
    <w:p w14:paraId="44DEE5D0" w14:textId="36F4F34F" w:rsidR="00484074" w:rsidRPr="00484074" w:rsidRDefault="0045095B">
      <w:pPr>
        <w:pStyle w:val="Tekstprzypisudolnego"/>
        <w:rPr>
          <w:lang w:val="en-GB"/>
        </w:rPr>
      </w:pPr>
      <w:bookmarkStart w:id="12"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3" w:name="_Hlk140159269"/>
    <w:bookmarkEnd w:id="12"/>
  </w:footnote>
  <w:footnote w:id="6">
    <w:p w14:paraId="1F6E397B" w14:textId="4E498042" w:rsidR="00C94C04" w:rsidRPr="00C94C04" w:rsidRDefault="00C94C04">
      <w:pPr>
        <w:pStyle w:val="Tekstprzypisudolnego"/>
        <w:rPr>
          <w:lang w:val="en-GB"/>
        </w:rPr>
      </w:pPr>
      <w:bookmarkStart w:id="14"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4"/>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6340169F"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5"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w:t>
      </w:r>
      <w:r w:rsidR="002D48A6">
        <w:rPr>
          <w:rFonts w:cs="Calibri"/>
          <w:szCs w:val="24"/>
          <w:lang w:val="en-GB"/>
        </w:rPr>
        <w:t>(</w:t>
      </w:r>
      <w:r w:rsidR="00C65FC3">
        <w:rPr>
          <w:rFonts w:cs="Calibri"/>
          <w:szCs w:val="24"/>
          <w:lang w:val="en-GB"/>
        </w:rPr>
        <w:t>s. 1-59</w:t>
      </w:r>
      <w:r w:rsidR="002D48A6">
        <w:rPr>
          <w:rFonts w:cs="Calibri"/>
          <w:szCs w:val="24"/>
          <w:lang w:val="en-GB"/>
        </w:rPr>
        <w:t>)</w:t>
      </w:r>
      <w:r w:rsidR="00C65FC3">
        <w:rPr>
          <w:rFonts w:cs="Calibri"/>
          <w:szCs w:val="24"/>
          <w:lang w:val="en-GB"/>
        </w:rPr>
        <w:t xml:space="preserve">, s. </w:t>
      </w:r>
      <w:r w:rsidRPr="00C94C04">
        <w:rPr>
          <w:rFonts w:cs="Calibri"/>
          <w:szCs w:val="24"/>
          <w:lang w:val="en-GB"/>
        </w:rPr>
        <w:t>5.</w:t>
      </w:r>
      <w:r>
        <w:fldChar w:fldCharType="end"/>
      </w:r>
    </w:p>
    <w:bookmarkStart w:id="16" w:name="_Hlk140159861"/>
    <w:bookmarkEnd w:id="15"/>
  </w:footnote>
  <w:footnote w:id="9">
    <w:p w14:paraId="790F83C6" w14:textId="031AE580" w:rsidR="009E60BE" w:rsidRPr="009E60BE" w:rsidRDefault="009E60BE">
      <w:pPr>
        <w:pStyle w:val="Tekstprzypisudolnego"/>
      </w:pPr>
      <w:bookmarkStart w:id="17" w:name="_Hlk140159861"/>
      <w:r w:rsidRPr="004E53A4">
        <w:rPr>
          <w:rStyle w:val="Odwoanieprzypisudolnego"/>
        </w:rPr>
        <w:footnoteRef/>
      </w:r>
      <w:r w:rsidRPr="009E60BE">
        <w:rPr>
          <w:lang w:val="en-GB"/>
        </w:rPr>
        <w:t xml:space="preserve"> </w:t>
      </w:r>
      <w:bookmarkStart w:id="18"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7"/>
      <w:bookmarkEnd w:id="18"/>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9"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9"/>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20"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20"/>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2"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2"/>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11F31644"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w:t>
      </w:r>
      <w:r w:rsidR="002D48A6">
        <w:rPr>
          <w:rFonts w:cs="Calibri"/>
          <w:szCs w:val="24"/>
          <w:lang w:val="en-GB"/>
        </w:rPr>
        <w:t>(</w:t>
      </w:r>
      <w:r w:rsidR="00BD2FC0">
        <w:rPr>
          <w:rFonts w:cs="Calibri"/>
          <w:szCs w:val="24"/>
          <w:lang w:val="en-GB"/>
        </w:rPr>
        <w:t xml:space="preserve">s. </w:t>
      </w:r>
      <w:r w:rsidRPr="00324844">
        <w:rPr>
          <w:rFonts w:cs="Calibri"/>
          <w:szCs w:val="24"/>
          <w:lang w:val="en-GB"/>
        </w:rPr>
        <w:t>61</w:t>
      </w:r>
      <w:r w:rsidR="005F78CB">
        <w:rPr>
          <w:rFonts w:cs="Calibri"/>
          <w:szCs w:val="24"/>
          <w:lang w:val="en-GB"/>
        </w:rPr>
        <w:t>-75</w:t>
      </w:r>
      <w:r w:rsidR="002D48A6">
        <w:rPr>
          <w:rFonts w:cs="Calibri"/>
          <w:szCs w:val="24"/>
          <w:lang w:val="en-GB"/>
        </w:rPr>
        <w:t>)</w:t>
      </w:r>
      <w:r w:rsidR="005F78CB">
        <w:rPr>
          <w:rFonts w:cs="Calibri"/>
          <w:szCs w:val="24"/>
          <w:lang w:val="en-GB"/>
        </w:rPr>
        <w:t>,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2"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2"/>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3"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3"/>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4"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4"/>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51B5AC1D"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5"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2D48A6">
        <w:rPr>
          <w:rFonts w:cs="Calibri"/>
          <w:szCs w:val="24"/>
          <w:lang w:val="en-GB"/>
        </w:rPr>
        <w:t>(</w:t>
      </w:r>
      <w:r w:rsidR="007F35CA">
        <w:rPr>
          <w:rFonts w:cs="Calibri"/>
          <w:szCs w:val="24"/>
          <w:lang w:val="en-GB"/>
        </w:rPr>
        <w:t>s. 35-64</w:t>
      </w:r>
      <w:r w:rsidR="002D48A6">
        <w:rPr>
          <w:rFonts w:cs="Calibri"/>
          <w:szCs w:val="24"/>
          <w:lang w:val="en-GB"/>
        </w:rPr>
        <w:t>)</w:t>
      </w:r>
      <w:r w:rsidR="007F35CA">
        <w:rPr>
          <w:rFonts w:cs="Calibri"/>
          <w:szCs w:val="24"/>
          <w:lang w:val="en-GB"/>
        </w:rPr>
        <w:t xml:space="preserve">, s. </w:t>
      </w:r>
      <w:r w:rsidRPr="00EC3E8A">
        <w:rPr>
          <w:rFonts w:cs="Calibri"/>
          <w:szCs w:val="24"/>
          <w:lang w:val="en-GB"/>
        </w:rPr>
        <w:t>35–36.</w:t>
      </w:r>
      <w:r>
        <w:fldChar w:fldCharType="end"/>
      </w:r>
    </w:p>
    <w:bookmarkEnd w:id="35"/>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1BF2ED31"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6"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xml:space="preserve">", 1 sierpnia 2012, 5(1), </w:t>
      </w:r>
      <w:r w:rsidR="002D48A6">
        <w:rPr>
          <w:rFonts w:cs="Calibri"/>
          <w:szCs w:val="24"/>
          <w:lang w:val="en-GB"/>
        </w:rPr>
        <w:t>(</w:t>
      </w:r>
      <w:r w:rsidR="00A72D3C">
        <w:rPr>
          <w:rFonts w:cs="Calibri"/>
          <w:szCs w:val="24"/>
          <w:lang w:val="en-GB"/>
        </w:rPr>
        <w:t>s. 47</w:t>
      </w:r>
      <w:r w:rsidR="00A72D3C">
        <w:rPr>
          <w:rFonts w:cs="Calibri"/>
          <w:szCs w:val="24"/>
          <w:lang w:val="en-GB"/>
        </w:rPr>
        <w:noBreakHyphen/>
        <w:t>63</w:t>
      </w:r>
      <w:r w:rsidR="002D48A6">
        <w:rPr>
          <w:rFonts w:cs="Calibri"/>
          <w:szCs w:val="24"/>
          <w:lang w:val="en-GB"/>
        </w:rPr>
        <w:t>)</w:t>
      </w:r>
      <w:r w:rsidR="00A72D3C">
        <w:rPr>
          <w:rFonts w:cs="Calibri"/>
          <w:szCs w:val="24"/>
          <w:lang w:val="en-GB"/>
        </w:rPr>
        <w:t>,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6"/>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9"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9"/>
    </w:p>
  </w:footnote>
  <w:footnote w:id="45">
    <w:p w14:paraId="626C4437" w14:textId="0C2EC182"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1"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 xml:space="preserve">czerwiec 2006, 34(3), </w:t>
      </w:r>
      <w:r w:rsidR="002D48A6">
        <w:rPr>
          <w:rFonts w:cs="Calibri"/>
          <w:szCs w:val="24"/>
          <w:lang w:val="en-GB"/>
        </w:rPr>
        <w:t>(</w:t>
      </w:r>
      <w:r w:rsidR="008C7527">
        <w:rPr>
          <w:rFonts w:cs="Calibri"/>
          <w:szCs w:val="24"/>
          <w:lang w:val="en-GB"/>
        </w:rPr>
        <w:t>s.</w:t>
      </w:r>
      <w:r w:rsidRPr="004B404F">
        <w:rPr>
          <w:rFonts w:cs="Calibri"/>
          <w:szCs w:val="24"/>
          <w:lang w:val="en-GB"/>
        </w:rPr>
        <w:t xml:space="preserve"> </w:t>
      </w:r>
      <w:bookmarkStart w:id="42" w:name="_Hlk140173015"/>
      <w:r w:rsidR="008C7527">
        <w:rPr>
          <w:rFonts w:cs="Calibri"/>
          <w:szCs w:val="24"/>
          <w:lang w:val="en-GB"/>
        </w:rPr>
        <w:t>63-211</w:t>
      </w:r>
      <w:bookmarkEnd w:id="42"/>
      <w:r w:rsidR="002D48A6">
        <w:rPr>
          <w:rFonts w:cs="Calibri"/>
          <w:szCs w:val="24"/>
          <w:lang w:val="en-GB"/>
        </w:rPr>
        <w:t>)</w:t>
      </w:r>
      <w:r w:rsidR="008C7527">
        <w:rPr>
          <w:rFonts w:cs="Calibri"/>
          <w:szCs w:val="24"/>
          <w:lang w:val="en-GB"/>
        </w:rPr>
        <w:t>, s. 83-84</w:t>
      </w:r>
      <w:r w:rsidRPr="004B404F">
        <w:rPr>
          <w:rFonts w:cs="Calibri"/>
          <w:szCs w:val="24"/>
          <w:lang w:val="en-GB"/>
        </w:rPr>
        <w:t>.</w:t>
      </w:r>
      <w:r>
        <w:fldChar w:fldCharType="end"/>
      </w:r>
      <w:bookmarkEnd w:id="41"/>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4FB137A4" w:rsidR="00184CE4" w:rsidRPr="00DF02ED" w:rsidRDefault="00184CE4">
      <w:pPr>
        <w:pStyle w:val="Tekstprzypisudolnego"/>
      </w:pPr>
      <w:r w:rsidRPr="004E53A4">
        <w:rPr>
          <w:rStyle w:val="Odwoanieprzypisudolnego"/>
        </w:rPr>
        <w:footnoteRef/>
      </w:r>
      <w:bookmarkStart w:id="43" w:name="_Hlk140173372"/>
      <w:r w:rsidRPr="00DF02ED">
        <w:t xml:space="preserve"> </w:t>
      </w:r>
      <w:r>
        <w:fldChar w:fldCharType="begin"/>
      </w:r>
      <w:r w:rsidR="00010D71" w:rsidRPr="00DF02E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DF02ED">
        <w:rPr>
          <w:rFonts w:cs="Calibri"/>
          <w:szCs w:val="24"/>
        </w:rPr>
        <w:t xml:space="preserve">G. Dantzig, R. Fulkerson, S. Johnson, </w:t>
      </w:r>
      <w:r w:rsidRPr="00DF02ED">
        <w:rPr>
          <w:rFonts w:cs="Calibri"/>
          <w:i/>
          <w:iCs/>
          <w:szCs w:val="24"/>
        </w:rPr>
        <w:t>Solution of a Large-Scale Traveling-Salesman Problem</w:t>
      </w:r>
      <w:r w:rsidRPr="00DF02ED">
        <w:rPr>
          <w:rFonts w:cs="Calibri"/>
          <w:szCs w:val="24"/>
        </w:rPr>
        <w:t xml:space="preserve">, </w:t>
      </w:r>
      <w:r w:rsidR="004F5264" w:rsidRPr="00DF02ED">
        <w:rPr>
          <w:rFonts w:cs="Calibri"/>
          <w:szCs w:val="24"/>
        </w:rPr>
        <w:t>"</w:t>
      </w:r>
      <w:r w:rsidRPr="00DF02ED">
        <w:rPr>
          <w:rFonts w:cs="Calibri"/>
          <w:szCs w:val="24"/>
        </w:rPr>
        <w:t>Journal of the Operations Research Society of America</w:t>
      </w:r>
      <w:r w:rsidR="004F5264" w:rsidRPr="00DF02ED">
        <w:rPr>
          <w:rFonts w:cs="Calibri"/>
          <w:szCs w:val="24"/>
        </w:rPr>
        <w:t>",</w:t>
      </w:r>
      <w:r w:rsidR="00A40052" w:rsidRPr="00DF02ED">
        <w:rPr>
          <w:rFonts w:cs="Calibri"/>
          <w:szCs w:val="24"/>
        </w:rPr>
        <w:t xml:space="preserve"> 1 listopada</w:t>
      </w:r>
      <w:r w:rsidR="004F5264" w:rsidRPr="00DF02ED">
        <w:rPr>
          <w:rFonts w:cs="Calibri"/>
          <w:szCs w:val="24"/>
        </w:rPr>
        <w:t xml:space="preserve"> 1954, 2(4), </w:t>
      </w:r>
      <w:r w:rsidR="002D48A6" w:rsidRPr="00DF02ED">
        <w:rPr>
          <w:rFonts w:cs="Calibri"/>
          <w:szCs w:val="24"/>
        </w:rPr>
        <w:t>(</w:t>
      </w:r>
      <w:r w:rsidR="00A40052" w:rsidRPr="00DF02ED">
        <w:rPr>
          <w:rFonts w:cs="Calibri"/>
          <w:szCs w:val="24"/>
        </w:rPr>
        <w:t>s. 393-410</w:t>
      </w:r>
      <w:r w:rsidR="002D48A6" w:rsidRPr="00DF02ED">
        <w:rPr>
          <w:rFonts w:cs="Calibri"/>
          <w:szCs w:val="24"/>
        </w:rPr>
        <w:t>)</w:t>
      </w:r>
      <w:r w:rsidR="00A40052" w:rsidRPr="00DF02ED">
        <w:rPr>
          <w:rFonts w:cs="Calibri"/>
          <w:szCs w:val="24"/>
        </w:rPr>
        <w:t xml:space="preserve">, </w:t>
      </w:r>
      <w:r w:rsidR="004F5264" w:rsidRPr="00DF02ED">
        <w:rPr>
          <w:rFonts w:cs="Calibri"/>
          <w:szCs w:val="24"/>
        </w:rPr>
        <w:t>s. 397-398</w:t>
      </w:r>
      <w:r w:rsidRPr="00DF02ED">
        <w:rPr>
          <w:rFonts w:cs="Calibri"/>
          <w:szCs w:val="24"/>
        </w:rPr>
        <w:t>.</w:t>
      </w:r>
      <w:r>
        <w:fldChar w:fldCharType="end"/>
      </w:r>
      <w:bookmarkEnd w:id="43"/>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5"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5"/>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6"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6"/>
    </w:p>
  </w:footnote>
  <w:footnote w:id="50">
    <w:p w14:paraId="7A8717E7" w14:textId="0CA64F75"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7"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xml:space="preserve">, 20(1), </w:t>
      </w:r>
      <w:r w:rsidR="00F3527B">
        <w:rPr>
          <w:rFonts w:cs="Calibri"/>
          <w:szCs w:val="24"/>
          <w:lang w:val="en-GB"/>
        </w:rPr>
        <w:t>(</w:t>
      </w:r>
      <w:r w:rsidR="005F0B3E">
        <w:rPr>
          <w:rFonts w:cs="Calibri"/>
          <w:szCs w:val="24"/>
          <w:lang w:val="en-GB"/>
        </w:rPr>
        <w:t>s.</w:t>
      </w:r>
      <w:r w:rsidRPr="00255060">
        <w:rPr>
          <w:rFonts w:cs="Calibri"/>
          <w:szCs w:val="24"/>
          <w:lang w:val="en-GB"/>
        </w:rPr>
        <w:t xml:space="preserve"> 58–67</w:t>
      </w:r>
      <w:r w:rsidR="00F3527B">
        <w:rPr>
          <w:rFonts w:cs="Calibri"/>
          <w:szCs w:val="24"/>
          <w:lang w:val="en-GB"/>
        </w:rPr>
        <w:t>)</w:t>
      </w:r>
      <w:r w:rsidRPr="00255060">
        <w:rPr>
          <w:rFonts w:cs="Calibri"/>
          <w:szCs w:val="24"/>
          <w:lang w:val="en-GB"/>
        </w:rPr>
        <w:t>,</w:t>
      </w:r>
      <w:r w:rsidR="005F0B3E">
        <w:rPr>
          <w:rFonts w:cs="Calibri"/>
          <w:szCs w:val="24"/>
          <w:lang w:val="en-GB"/>
        </w:rPr>
        <w:t xml:space="preserve"> s. 63-66</w:t>
      </w:r>
      <w:r w:rsidRPr="00255060">
        <w:rPr>
          <w:rFonts w:cs="Calibri"/>
          <w:szCs w:val="24"/>
          <w:lang w:val="en-GB"/>
        </w:rPr>
        <w:t>.</w:t>
      </w:r>
      <w:r>
        <w:fldChar w:fldCharType="end"/>
      </w:r>
      <w:bookmarkEnd w:id="47"/>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8"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8"/>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50"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50"/>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2"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2"/>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35B0275F" w:rsidR="003F54AF" w:rsidRPr="001653F6" w:rsidRDefault="003F54AF" w:rsidP="003F54AF">
      <w:pPr>
        <w:pStyle w:val="Tekstprzypisudolnego"/>
        <w:rPr>
          <w:lang w:val="en-GB"/>
        </w:rPr>
      </w:pPr>
      <w:bookmarkStart w:id="54" w:name="_Hlk140174682"/>
      <w:r w:rsidRPr="004E53A4">
        <w:rPr>
          <w:rStyle w:val="Odwoanieprzypisudolnego"/>
        </w:rPr>
        <w:footnoteRef/>
      </w:r>
      <w:r w:rsidRPr="001653F6">
        <w:rPr>
          <w:lang w:val="en-GB"/>
        </w:rPr>
        <w:t xml:space="preserve"> </w:t>
      </w:r>
      <w:r w:rsidR="00FA5D4C">
        <w:rPr>
          <w:lang w:val="en-GB"/>
        </w:rPr>
        <w:t xml:space="preserve">Qiskit,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4"/>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5" w:name="_Hlk140175134"/>
      <w:bookmarkStart w:id="56" w:name="_Hlk140174859"/>
      <w:r w:rsidR="00395FB9">
        <w:rPr>
          <w:lang w:val="en-GB"/>
        </w:rPr>
        <w:t>Fortune Business Insights</w:t>
      </w:r>
      <w:bookmarkEnd w:id="55"/>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6"/>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7" w:name="_Hlk140175087"/>
      <w:bookmarkStart w:id="58" w:name="_Hlk140175024"/>
      <w:r w:rsidR="001653F6">
        <w:rPr>
          <w:lang w:val="en-GB"/>
        </w:rPr>
        <w:t>Prescient &amp; Strategic Intelligence</w:t>
      </w:r>
      <w:bookmarkEnd w:id="57"/>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8"/>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9"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9"/>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60"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60"/>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1"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1"/>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2"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2"/>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3"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3"/>
    </w:p>
  </w:footnote>
  <w:footnote w:id="63">
    <w:p w14:paraId="3DBFAD42" w14:textId="6CA4A612" w:rsidR="003F54AF" w:rsidRPr="004C3E13" w:rsidRDefault="003F54AF" w:rsidP="003F54AF">
      <w:pPr>
        <w:pStyle w:val="Tekstprzypisudolnego"/>
        <w:rPr>
          <w:lang w:val="en-GB"/>
        </w:rPr>
      </w:pPr>
      <w:r w:rsidRPr="004E53A4">
        <w:rPr>
          <w:rStyle w:val="Odwoanieprzypisudolnego"/>
        </w:rPr>
        <w:footnoteRef/>
      </w:r>
      <w:bookmarkStart w:id="64"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listopada 2021, </w:t>
      </w:r>
      <w:r w:rsidRPr="00C45AF0">
        <w:rPr>
          <w:rFonts w:cs="Calibri"/>
          <w:szCs w:val="24"/>
          <w:lang w:val="en-GB"/>
        </w:rPr>
        <w:t>https://www.tomshardware.com/news/ibm-introduces-clops-performance-standard-for-quantum-computing.</w:t>
      </w:r>
      <w:r>
        <w:fldChar w:fldCharType="end"/>
      </w:r>
      <w:bookmarkEnd w:id="64"/>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5"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5"/>
    </w:p>
  </w:footnote>
  <w:footnote w:id="66">
    <w:p w14:paraId="3174F4FF" w14:textId="51B9412B" w:rsidR="003F54AF" w:rsidRPr="000F10DF" w:rsidRDefault="003F54AF" w:rsidP="003F54AF">
      <w:pPr>
        <w:pStyle w:val="Tekstprzypisudolnego"/>
      </w:pPr>
      <w:r w:rsidRPr="004E53A4">
        <w:rPr>
          <w:rStyle w:val="Odwoanieprzypisudolnego"/>
        </w:rPr>
        <w:footnoteRef/>
      </w:r>
      <w:r w:rsidRPr="00C84F5D">
        <w:t xml:space="preserve"> </w:t>
      </w:r>
      <w:bookmarkStart w:id="66"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0F10DF">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0F10DF">
        <w:rPr>
          <w:rFonts w:cs="Calibri"/>
          <w:szCs w:val="24"/>
        </w:rPr>
        <w:t>Ch.</w:t>
      </w:r>
      <w:r w:rsidRPr="000F10DF">
        <w:rPr>
          <w:rFonts w:cs="Calibri"/>
          <w:szCs w:val="24"/>
        </w:rPr>
        <w:t xml:space="preserve"> H. Baldwin</w:t>
      </w:r>
      <w:r w:rsidR="009812CD" w:rsidRPr="000F10DF">
        <w:rPr>
          <w:rFonts w:cs="Calibri"/>
          <w:szCs w:val="24"/>
        </w:rPr>
        <w:t xml:space="preserve"> et. al</w:t>
      </w:r>
      <w:r w:rsidRPr="000F10DF">
        <w:rPr>
          <w:rFonts w:cs="Calibri"/>
          <w:szCs w:val="24"/>
        </w:rPr>
        <w:t xml:space="preserve">., </w:t>
      </w:r>
      <w:r w:rsidRPr="000F10DF">
        <w:rPr>
          <w:rFonts w:cs="Calibri"/>
          <w:i/>
          <w:iCs/>
          <w:szCs w:val="24"/>
        </w:rPr>
        <w:t>Re-examining the quantum volume test: Ideal distributions, compiler optimizations, confidence intervals, and scalable resource estimations</w:t>
      </w:r>
      <w:r w:rsidRPr="000F10DF">
        <w:rPr>
          <w:rFonts w:cs="Calibri"/>
          <w:szCs w:val="24"/>
        </w:rPr>
        <w:t xml:space="preserve">, </w:t>
      </w:r>
      <w:r w:rsidR="009812CD" w:rsidRPr="000F10DF">
        <w:rPr>
          <w:rFonts w:cs="Calibri"/>
          <w:szCs w:val="24"/>
        </w:rPr>
        <w:t>"</w:t>
      </w:r>
      <w:r w:rsidRPr="000F10DF">
        <w:rPr>
          <w:rFonts w:cs="Calibri"/>
          <w:szCs w:val="24"/>
        </w:rPr>
        <w:t>Quantum</w:t>
      </w:r>
      <w:r w:rsidR="009812CD" w:rsidRPr="000F10DF">
        <w:rPr>
          <w:rFonts w:cs="Calibri"/>
          <w:szCs w:val="24"/>
        </w:rPr>
        <w:t>", 9 maja 2022, 6(9),</w:t>
      </w:r>
      <w:r w:rsidRPr="000F10DF">
        <w:rPr>
          <w:rFonts w:cs="Calibri"/>
          <w:szCs w:val="24"/>
        </w:rPr>
        <w:t xml:space="preserve"> </w:t>
      </w:r>
      <w:r w:rsidR="00EA1609" w:rsidRPr="000F10DF">
        <w:rPr>
          <w:rFonts w:cs="Calibri"/>
          <w:szCs w:val="24"/>
        </w:rPr>
        <w:t xml:space="preserve">s. </w:t>
      </w:r>
      <w:r w:rsidRPr="000F10DF">
        <w:rPr>
          <w:rFonts w:cs="Calibri"/>
          <w:szCs w:val="24"/>
        </w:rPr>
        <w:t>707.</w:t>
      </w:r>
      <w:r>
        <w:fldChar w:fldCharType="end"/>
      </w:r>
      <w:bookmarkEnd w:id="66"/>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7"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7"/>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8" w:name="_Hlk140177515"/>
      <w:r w:rsidR="0005457B" w:rsidRPr="005649C3">
        <w:rPr>
          <w:rFonts w:cs="Calibri"/>
          <w:szCs w:val="24"/>
          <w:lang w:val="en-GB"/>
        </w:rPr>
        <w:t>Rigetti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2F63EF">
        <w:rPr>
          <w:rFonts w:cs="Calibri"/>
          <w:i/>
          <w:iCs/>
          <w:szCs w:val="24"/>
          <w:lang w:val="en-GB"/>
        </w:rPr>
        <w:t>PyQuil: Quantum programming in Python</w:t>
      </w:r>
      <w:r w:rsidRPr="005649C3">
        <w:rPr>
          <w:rFonts w:cs="Calibri"/>
          <w:szCs w:val="24"/>
          <w:lang w:val="en-GB"/>
        </w:rPr>
        <w:t>, https://github.com/rigetti/pyquil.</w:t>
      </w:r>
      <w:r>
        <w:fldChar w:fldCharType="end"/>
      </w:r>
      <w:bookmarkEnd w:id="68"/>
    </w:p>
  </w:footnote>
  <w:footnote w:id="71">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9"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9"/>
    </w:p>
  </w:footnote>
  <w:footnote w:id="72">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0"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70"/>
    </w:p>
  </w:footnote>
  <w:footnote w:id="73">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Quantum Computing with Matlab</w:t>
      </w:r>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4">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5">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1"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1"/>
    </w:p>
  </w:footnote>
  <w:footnote w:id="76">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2"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2"/>
    </w:p>
  </w:footnote>
  <w:footnote w:id="77">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3" w:name="_Hlk140178151"/>
      <w:r w:rsidR="003965F5">
        <w:rPr>
          <w:lang w:val="en-GB"/>
        </w:rPr>
        <w:t xml:space="preserve">Komisja Europejska,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października 2022, </w:t>
      </w:r>
      <w:r w:rsidRPr="00B81D1E">
        <w:rPr>
          <w:rFonts w:cs="Calibri"/>
          <w:szCs w:val="24"/>
          <w:lang w:val="en-GB"/>
        </w:rPr>
        <w:t>https://ec.europa.eu/commission/presscorner/detail/en/IP_22_5914.</w:t>
      </w:r>
      <w:r>
        <w:fldChar w:fldCharType="end"/>
      </w:r>
      <w:bookmarkEnd w:id="73"/>
    </w:p>
  </w:footnote>
  <w:footnote w:id="78">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4" w:name="_Hlk140178255"/>
      <w:r w:rsidR="003965F5">
        <w:rPr>
          <w:lang w:val="en-GB"/>
        </w:rPr>
        <w:t xml:space="preserve">Komisja Europejska,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4"/>
    </w:p>
  </w:footnote>
  <w:footnote w:id="79">
    <w:p w14:paraId="3CB13D59" w14:textId="6F375931"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5"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 xml:space="preserve">(7779), </w:t>
      </w:r>
      <w:r w:rsidR="00F3527B">
        <w:rPr>
          <w:rFonts w:cs="Calibri"/>
          <w:szCs w:val="24"/>
          <w:lang w:val="en-GB"/>
        </w:rPr>
        <w:t>(</w:t>
      </w:r>
      <w:r w:rsidR="00891713">
        <w:rPr>
          <w:rFonts w:cs="Calibri"/>
          <w:szCs w:val="24"/>
          <w:lang w:val="en-GB"/>
        </w:rPr>
        <w:t>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F3527B">
        <w:rPr>
          <w:rFonts w:cs="Calibri"/>
          <w:szCs w:val="24"/>
          <w:lang w:val="en-GB"/>
        </w:rPr>
        <w:t>)</w:t>
      </w:r>
      <w:r w:rsidR="00891713">
        <w:rPr>
          <w:rFonts w:cs="Calibri"/>
          <w:szCs w:val="24"/>
          <w:lang w:val="en-GB"/>
        </w:rPr>
        <w:t>.</w:t>
      </w:r>
      <w:r>
        <w:fldChar w:fldCharType="end"/>
      </w:r>
      <w:bookmarkEnd w:id="75"/>
    </w:p>
  </w:footnote>
  <w:footnote w:id="80">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6"/>
    </w:p>
  </w:footnote>
  <w:footnote w:id="81">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7"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7"/>
    </w:p>
  </w:footnote>
  <w:footnote w:id="82">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8"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8"/>
    </w:p>
  </w:footnote>
  <w:footnote w:id="83">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9"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79"/>
      <w:r w:rsidRPr="00D840FA">
        <w:rPr>
          <w:rFonts w:cs="Calibri"/>
          <w:szCs w:val="24"/>
          <w:lang w:val="en-GB"/>
        </w:rPr>
        <w:t>.</w:t>
      </w:r>
      <w:r>
        <w:fldChar w:fldCharType="end"/>
      </w:r>
    </w:p>
  </w:footnote>
  <w:footnote w:id="84">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80" w:name="_Hlk140179025"/>
      <w:r w:rsidR="00FA5D4C" w:rsidRPr="00FA5D4C">
        <w:rPr>
          <w:lang w:val="en-GB"/>
        </w:rPr>
        <w:t>Classiq</w:t>
      </w:r>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81" w:name="_Hlk140251157"/>
      <w:r w:rsidR="000E4178">
        <w:rPr>
          <w:lang w:val="en-GB"/>
        </w:rPr>
        <w:t>21 lipca 2022</w:t>
      </w:r>
      <w:bookmarkEnd w:id="81"/>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80"/>
    </w:p>
  </w:footnote>
  <w:footnote w:id="85">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2"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r w:rsidR="00444B3C">
        <w:rPr>
          <w:lang w:val="en-GB"/>
        </w:rPr>
        <w:t>maja</w:t>
      </w:r>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2"/>
    </w:p>
  </w:footnote>
  <w:footnote w:id="86">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3"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83"/>
    </w:p>
  </w:footnote>
  <w:footnote w:id="87">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84"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Rolls-Royce and Classiq Collaborate on Quantum Algorithm Design for Computational Fluid Dynamics</w:t>
      </w:r>
      <w:r w:rsidRPr="00D96460">
        <w:rPr>
          <w:rFonts w:cs="Calibri"/>
          <w:szCs w:val="24"/>
          <w:lang w:val="en-GB"/>
        </w:rPr>
        <w:t>, 18</w:t>
      </w:r>
      <w:r w:rsidR="00FA5D4C">
        <w:rPr>
          <w:rFonts w:cs="Calibri"/>
          <w:szCs w:val="24"/>
          <w:lang w:val="en-GB"/>
        </w:rPr>
        <w:t> </w:t>
      </w:r>
      <w:r w:rsidRPr="00D96460">
        <w:rPr>
          <w:rFonts w:cs="Calibri"/>
          <w:szCs w:val="24"/>
          <w:lang w:val="en-GB"/>
        </w:rPr>
        <w:t>październik</w:t>
      </w:r>
      <w:r w:rsidR="000E4178">
        <w:rPr>
          <w:rFonts w:cs="Calibri"/>
          <w:szCs w:val="24"/>
          <w:lang w:val="en-GB"/>
        </w:rPr>
        <w:t>a</w:t>
      </w:r>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84"/>
    </w:p>
  </w:footnote>
  <w:footnote w:id="88">
    <w:p w14:paraId="4C18452A" w14:textId="2856C6EE" w:rsidR="0076643B" w:rsidRPr="0076643B" w:rsidRDefault="0076643B">
      <w:pPr>
        <w:pStyle w:val="Tekstprzypisudolnego"/>
        <w:rPr>
          <w:lang w:val="en-GB"/>
        </w:rPr>
      </w:pPr>
      <w:r>
        <w:rPr>
          <w:rStyle w:val="Odwoanieprzypisudolnego"/>
        </w:rPr>
        <w:footnoteRef/>
      </w:r>
      <w:bookmarkStart w:id="85"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85"/>
    </w:p>
  </w:footnote>
  <w:footnote w:id="89">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9"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89"/>
    </w:p>
  </w:footnote>
  <w:footnote w:id="90">
    <w:p w14:paraId="460C5A2D" w14:textId="447924BE" w:rsidR="00C36201" w:rsidRPr="00DE044F" w:rsidRDefault="00C36201" w:rsidP="00C36201">
      <w:pPr>
        <w:pStyle w:val="Tekstprzypisudolnego"/>
        <w:rPr>
          <w:lang w:val="en-GB"/>
        </w:rPr>
      </w:pPr>
      <w:bookmarkStart w:id="90"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90"/>
    </w:p>
  </w:footnote>
  <w:footnote w:id="91">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1"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91"/>
    </w:p>
  </w:footnote>
  <w:footnote w:id="92">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2"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92"/>
    </w:p>
  </w:footnote>
  <w:footnote w:id="93">
    <w:p w14:paraId="4BBCED70" w14:textId="09ED70AB"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3"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w:t>
      </w:r>
      <w:r w:rsidR="00F3527B">
        <w:rPr>
          <w:rFonts w:cs="Calibri"/>
          <w:szCs w:val="24"/>
          <w:lang w:val="en-GB"/>
        </w:rPr>
        <w:t>(</w:t>
      </w:r>
      <w:r w:rsidR="00694C05">
        <w:rPr>
          <w:rFonts w:cs="Calibri"/>
          <w:szCs w:val="24"/>
          <w:lang w:val="en-GB"/>
        </w:rPr>
        <w:t>s. 798-859</w:t>
      </w:r>
      <w:r>
        <w:fldChar w:fldCharType="end"/>
      </w:r>
      <w:r w:rsidR="00F3527B" w:rsidRPr="00F3527B">
        <w:rPr>
          <w:lang w:val="en-GB"/>
        </w:rPr>
        <w:t>)</w:t>
      </w:r>
      <w:r w:rsidRPr="005A497C">
        <w:rPr>
          <w:lang w:val="en-GB"/>
        </w:rPr>
        <w:t>,</w:t>
      </w:r>
      <w:r>
        <w:rPr>
          <w:lang w:val="en-GB"/>
        </w:rPr>
        <w:t xml:space="preserve"> s.</w:t>
      </w:r>
      <w:r w:rsidR="00694C05">
        <w:rPr>
          <w:lang w:val="en-GB"/>
        </w:rPr>
        <w:t> </w:t>
      </w:r>
      <w:r>
        <w:rPr>
          <w:lang w:val="en-GB"/>
        </w:rPr>
        <w:t>814</w:t>
      </w:r>
      <w:r w:rsidR="00694C05">
        <w:rPr>
          <w:lang w:val="en-GB"/>
        </w:rPr>
        <w:t>.</w:t>
      </w:r>
      <w:bookmarkEnd w:id="93"/>
    </w:p>
  </w:footnote>
  <w:footnote w:id="94">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4"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94"/>
      <w:r w:rsidR="008F5682" w:rsidRPr="008F5682">
        <w:rPr>
          <w:lang w:val="en-GB"/>
        </w:rPr>
        <w:t>s</w:t>
      </w:r>
      <w:r w:rsidR="008F5682">
        <w:rPr>
          <w:lang w:val="en-GB"/>
        </w:rPr>
        <w:t>. 1-2.</w:t>
      </w:r>
    </w:p>
  </w:footnote>
  <w:footnote w:id="95">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5"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95"/>
  </w:footnote>
  <w:footnote w:id="96">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6"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96"/>
    </w:p>
  </w:footnote>
  <w:footnote w:id="97">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7"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97"/>
    </w:p>
  </w:footnote>
  <w:footnote w:id="98">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99">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0">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3">
    <w:p w14:paraId="412B4CE4" w14:textId="461115A1" w:rsidR="00C36201" w:rsidRPr="000F10DF" w:rsidRDefault="00C36201" w:rsidP="00C36201">
      <w:pPr>
        <w:pStyle w:val="Tekstprzypisudolnego"/>
      </w:pPr>
      <w:r w:rsidRPr="004E53A4">
        <w:rPr>
          <w:rStyle w:val="Odwoanieprzypisudolnego"/>
        </w:rPr>
        <w:footnoteRef/>
      </w:r>
      <w:r w:rsidRPr="00DF11BF">
        <w:t xml:space="preserve"> </w:t>
      </w:r>
      <w:bookmarkStart w:id="100"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0F10DF">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0F10DF">
        <w:rPr>
          <w:rFonts w:cs="Calibri"/>
          <w:szCs w:val="24"/>
        </w:rPr>
        <w:t xml:space="preserve">E. Farhi </w:t>
      </w:r>
      <w:r w:rsidR="00DF11BF"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00DF11BF" w:rsidRPr="000F10DF">
        <w:rPr>
          <w:rFonts w:cs="Calibri"/>
          <w:szCs w:val="24"/>
        </w:rPr>
        <w:t>, 17 marca 2017,</w:t>
      </w:r>
      <w:r w:rsidRPr="000F10DF">
        <w:rPr>
          <w:rFonts w:cs="Calibri"/>
          <w:szCs w:val="24"/>
        </w:rPr>
        <w:t xml:space="preserve"> http://arxiv.org/abs/1703.06199</w:t>
      </w:r>
      <w:r w:rsidR="00DF11BF" w:rsidRPr="000F10DF">
        <w:rPr>
          <w:rFonts w:cs="Calibri"/>
          <w:szCs w:val="24"/>
        </w:rPr>
        <w:t>, s. 4</w:t>
      </w:r>
      <w:r w:rsidRPr="000F10DF">
        <w:rPr>
          <w:rFonts w:cs="Calibri"/>
          <w:szCs w:val="24"/>
        </w:rPr>
        <w:t>.</w:t>
      </w:r>
      <w:r>
        <w:fldChar w:fldCharType="end"/>
      </w:r>
      <w:bookmarkEnd w:id="100"/>
    </w:p>
  </w:footnote>
  <w:footnote w:id="104">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5">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4"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4"/>
    </w:p>
  </w:footnote>
  <w:footnote w:id="106">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7">
    <w:p w14:paraId="6161F473" w14:textId="51AF5D09"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5"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w:t>
      </w:r>
      <w:r w:rsidR="00F3527B">
        <w:rPr>
          <w:rFonts w:cs="Calibri"/>
          <w:szCs w:val="24"/>
          <w:lang w:val="en-GB"/>
        </w:rPr>
        <w:t>(</w:t>
      </w:r>
      <w:r w:rsidR="00955BAB">
        <w:rPr>
          <w:rFonts w:cs="Calibri"/>
          <w:szCs w:val="24"/>
          <w:lang w:val="en-GB"/>
        </w:rPr>
        <w:t>s. 5355-5363</w:t>
      </w:r>
      <w:r w:rsidR="00F3527B">
        <w:rPr>
          <w:rFonts w:cs="Calibri"/>
          <w:szCs w:val="24"/>
          <w:lang w:val="en-GB"/>
        </w:rPr>
        <w:t>)</w:t>
      </w:r>
      <w:r w:rsidR="00955BAB">
        <w:rPr>
          <w:rFonts w:cs="Calibri"/>
          <w:szCs w:val="24"/>
          <w:lang w:val="en-GB"/>
        </w:rPr>
        <w:t xml:space="preserve">, s. </w:t>
      </w:r>
      <w:r w:rsidR="00955BAB" w:rsidRPr="001700D1">
        <w:rPr>
          <w:rFonts w:cs="Calibri"/>
          <w:szCs w:val="24"/>
          <w:lang w:val="en-GB"/>
        </w:rPr>
        <w:t>3</w:t>
      </w:r>
      <w:r w:rsidRPr="001700D1">
        <w:rPr>
          <w:rFonts w:cs="Calibri"/>
          <w:szCs w:val="24"/>
          <w:lang w:val="en-GB"/>
        </w:rPr>
        <w:t>.</w:t>
      </w:r>
      <w:r>
        <w:fldChar w:fldCharType="end"/>
      </w:r>
      <w:bookmarkEnd w:id="105"/>
    </w:p>
  </w:footnote>
  <w:footnote w:id="108">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6"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6"/>
    </w:p>
  </w:footnote>
  <w:footnote w:id="109">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07"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07"/>
    </w:p>
  </w:footnote>
  <w:footnote w:id="110">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1">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2">
    <w:p w14:paraId="1FE8944F" w14:textId="4616C336" w:rsidR="00C36201" w:rsidRPr="00DF02ED" w:rsidRDefault="00C36201" w:rsidP="00C36201">
      <w:pPr>
        <w:pStyle w:val="Tekstprzypisudolnego"/>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DF02ED">
        <w:rPr>
          <w:rFonts w:cs="Calibri"/>
          <w:szCs w:val="24"/>
        </w:rPr>
        <w:t xml:space="preserve">Farhi, </w:t>
      </w:r>
      <w:r w:rsidR="00294132" w:rsidRPr="00DF02ED">
        <w:rPr>
          <w:rFonts w:cs="Calibri"/>
          <w:szCs w:val="24"/>
        </w:rPr>
        <w:t xml:space="preserve">J. </w:t>
      </w:r>
      <w:r w:rsidRPr="00DF02ED">
        <w:rPr>
          <w:rFonts w:cs="Calibri"/>
          <w:szCs w:val="24"/>
        </w:rPr>
        <w:t xml:space="preserve">Goldstone, </w:t>
      </w:r>
      <w:r w:rsidR="00294132" w:rsidRPr="00DF02ED">
        <w:rPr>
          <w:rFonts w:cs="Calibri"/>
          <w:szCs w:val="24"/>
        </w:rPr>
        <w:t xml:space="preserve">S. </w:t>
      </w:r>
      <w:r w:rsidRPr="00DF02ED">
        <w:rPr>
          <w:rFonts w:cs="Calibri"/>
          <w:szCs w:val="24"/>
        </w:rPr>
        <w:t xml:space="preserve">Gutmann, </w:t>
      </w:r>
      <w:r w:rsidRPr="00DF02ED">
        <w:rPr>
          <w:rFonts w:cs="Calibri"/>
          <w:i/>
          <w:iCs/>
          <w:szCs w:val="24"/>
        </w:rPr>
        <w:t>A Quantum Approximate Optimization Algorithm Applied to a Bounded Occurrence Constraint Problem</w:t>
      </w:r>
      <w:r w:rsidRPr="00DF02ED">
        <w:rPr>
          <w:rFonts w:cs="Calibri"/>
          <w:szCs w:val="24"/>
        </w:rPr>
        <w:t xml:space="preserve">, </w:t>
      </w:r>
      <w:r w:rsidR="00294132" w:rsidRPr="00DF02ED">
        <w:rPr>
          <w:rFonts w:cs="Calibri"/>
          <w:szCs w:val="24"/>
        </w:rPr>
        <w:t xml:space="preserve">s. </w:t>
      </w:r>
      <w:r w:rsidRPr="00DF02ED">
        <w:rPr>
          <w:rFonts w:cs="Calibri"/>
          <w:szCs w:val="24"/>
        </w:rPr>
        <w:t>5–6.</w:t>
      </w:r>
      <w:r>
        <w:fldChar w:fldCharType="end"/>
      </w:r>
    </w:p>
  </w:footnote>
  <w:footnote w:id="113">
    <w:p w14:paraId="388E6DCC" w14:textId="4F90FDC2"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w:t>
      </w:r>
      <w:r w:rsidR="00F3527B">
        <w:rPr>
          <w:rFonts w:cs="Calibri"/>
          <w:szCs w:val="24"/>
          <w:lang w:val="en-GB"/>
        </w:rPr>
        <w:t xml:space="preserve"> </w:t>
      </w:r>
      <w:r w:rsidRPr="00986AE0">
        <w:rPr>
          <w:rFonts w:cs="Calibri"/>
          <w:szCs w:val="24"/>
          <w:lang w:val="en-GB"/>
        </w:rPr>
        <w:t>4.</w:t>
      </w:r>
      <w:r>
        <w:fldChar w:fldCharType="end"/>
      </w:r>
    </w:p>
  </w:footnote>
  <w:footnote w:id="114">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5">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6">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7">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8">
    <w:p w14:paraId="22ABAB2F" w14:textId="5038787C" w:rsidR="00C36201" w:rsidRPr="00DF02ED" w:rsidRDefault="00C36201" w:rsidP="00C36201">
      <w:pPr>
        <w:pStyle w:val="Tekstprzypisudolnego"/>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DF02ED">
        <w:rPr>
          <w:rFonts w:cs="Calibri"/>
          <w:szCs w:val="24"/>
        </w:rPr>
        <w:t xml:space="preserve">Farhi, </w:t>
      </w:r>
      <w:r w:rsidR="00F958C5" w:rsidRPr="00DF02ED">
        <w:rPr>
          <w:rFonts w:cs="Calibri"/>
          <w:szCs w:val="24"/>
        </w:rPr>
        <w:t xml:space="preserve">J. </w:t>
      </w:r>
      <w:r w:rsidRPr="00DF02ED">
        <w:rPr>
          <w:rFonts w:cs="Calibri"/>
          <w:szCs w:val="24"/>
        </w:rPr>
        <w:t xml:space="preserve">Goldstone, </w:t>
      </w:r>
      <w:r w:rsidR="00F958C5" w:rsidRPr="00DF02ED">
        <w:rPr>
          <w:rFonts w:cs="Calibri"/>
          <w:szCs w:val="24"/>
        </w:rPr>
        <w:t xml:space="preserve">S. </w:t>
      </w:r>
      <w:r w:rsidRPr="00DF02ED">
        <w:rPr>
          <w:rFonts w:cs="Calibri"/>
          <w:szCs w:val="24"/>
        </w:rPr>
        <w:t xml:space="preserve">Gutmann, </w:t>
      </w:r>
      <w:r w:rsidRPr="00DF02ED">
        <w:rPr>
          <w:rFonts w:cs="Calibri"/>
          <w:i/>
          <w:iCs/>
          <w:szCs w:val="24"/>
        </w:rPr>
        <w:t>A Quantum Approximate Optimization Algorithm Applied to a Bounded Occurrence Constraint Problem</w:t>
      </w:r>
      <w:r w:rsidRPr="00DF02ED">
        <w:rPr>
          <w:rFonts w:cs="Calibri"/>
          <w:szCs w:val="24"/>
        </w:rPr>
        <w:t xml:space="preserve">, </w:t>
      </w:r>
      <w:r w:rsidR="00F958C5" w:rsidRPr="00DF02ED">
        <w:rPr>
          <w:rFonts w:cs="Calibri"/>
          <w:szCs w:val="24"/>
        </w:rPr>
        <w:t xml:space="preserve">s. </w:t>
      </w:r>
      <w:r w:rsidRPr="00DF02ED">
        <w:rPr>
          <w:rFonts w:cs="Calibri"/>
          <w:szCs w:val="24"/>
        </w:rPr>
        <w:t>12.</w:t>
      </w:r>
      <w:r>
        <w:fldChar w:fldCharType="end"/>
      </w:r>
    </w:p>
  </w:footnote>
  <w:footnote w:id="119">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0"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0"/>
    </w:p>
  </w:footnote>
  <w:footnote w:id="120">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1">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2">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3">
    <w:p w14:paraId="5795AAC1" w14:textId="3C39CBD1" w:rsidR="00C36201" w:rsidRPr="00DF02ED" w:rsidRDefault="00C36201" w:rsidP="00C36201">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w:instrText>
      </w:r>
      <w:r w:rsidR="00746D0D" w:rsidRPr="00DF02ED">
        <w:instrText xml:space="preserve">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DF02ED">
        <w:rPr>
          <w:rFonts w:cs="Calibri"/>
          <w:szCs w:val="24"/>
        </w:rPr>
        <w:t xml:space="preserve">Farhi </w:t>
      </w:r>
      <w:r w:rsidR="004B6778" w:rsidRPr="00DF02ED">
        <w:rPr>
          <w:rFonts w:cs="Calibri"/>
          <w:szCs w:val="24"/>
        </w:rPr>
        <w:t>et. al.</w:t>
      </w:r>
      <w:r w:rsidRPr="00DF02ED">
        <w:rPr>
          <w:rFonts w:cs="Calibri"/>
          <w:szCs w:val="24"/>
        </w:rPr>
        <w:t xml:space="preserve">, </w:t>
      </w:r>
      <w:r w:rsidRPr="00DF02ED">
        <w:rPr>
          <w:rFonts w:cs="Calibri"/>
          <w:i/>
          <w:iCs/>
          <w:szCs w:val="24"/>
        </w:rPr>
        <w:t>Quantum Algorithms for Fixed Qubit Architectures</w:t>
      </w:r>
      <w:r w:rsidRPr="00DF02ED">
        <w:rPr>
          <w:rFonts w:cs="Calibri"/>
          <w:szCs w:val="24"/>
        </w:rPr>
        <w:t xml:space="preserve">, </w:t>
      </w:r>
      <w:r w:rsidR="004B6778" w:rsidRPr="00DF02ED">
        <w:rPr>
          <w:rFonts w:cs="Calibri"/>
          <w:szCs w:val="24"/>
        </w:rPr>
        <w:t xml:space="preserve">s. </w:t>
      </w:r>
      <w:r w:rsidRPr="00DF02ED">
        <w:rPr>
          <w:rFonts w:cs="Calibri"/>
          <w:szCs w:val="24"/>
        </w:rPr>
        <w:t>13–14.</w:t>
      </w:r>
      <w:r>
        <w:fldChar w:fldCharType="end"/>
      </w:r>
    </w:p>
  </w:footnote>
  <w:footnote w:id="124">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5">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4"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4"/>
    </w:p>
  </w:footnote>
  <w:footnote w:id="126">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7">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8">
    <w:p w14:paraId="1B0B3E7B" w14:textId="251739C4" w:rsidR="000D6792" w:rsidRPr="00DF02ED" w:rsidRDefault="000D6792" w:rsidP="000D6792">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DF02ED">
        <w:rPr>
          <w:rFonts w:cs="Calibri"/>
        </w:rPr>
        <w:t>Ibidem, s.</w:t>
      </w:r>
      <w:r w:rsidR="00901931" w:rsidRPr="00DF02ED">
        <w:rPr>
          <w:rFonts w:cs="Calibri"/>
        </w:rPr>
        <w:t xml:space="preserve"> 4.</w:t>
      </w:r>
      <w:r>
        <w:fldChar w:fldCharType="end"/>
      </w:r>
    </w:p>
  </w:footnote>
  <w:footnote w:id="129">
    <w:p w14:paraId="2BDEA261" w14:textId="52640CF0" w:rsidR="009610BB" w:rsidRPr="00DF02ED" w:rsidRDefault="009610BB">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DF02ED">
        <w:rPr>
          <w:rFonts w:cs="Calibri"/>
        </w:rPr>
        <w:t>Ibidem, s.</w:t>
      </w:r>
      <w:r w:rsidRPr="00DF02ED">
        <w:rPr>
          <w:rFonts w:cs="Calibri"/>
        </w:rPr>
        <w:t xml:space="preserve"> 15.</w:t>
      </w:r>
      <w:r>
        <w:fldChar w:fldCharType="end"/>
      </w:r>
    </w:p>
  </w:footnote>
  <w:footnote w:id="130">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V. Akshay, et. al., op. cit., s. 3.</w:t>
      </w:r>
    </w:p>
  </w:footnote>
  <w:footnote w:id="131">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2">
    <w:p w14:paraId="7AB37B09" w14:textId="7B2B794E" w:rsidR="00332E0E" w:rsidRPr="004F3385" w:rsidRDefault="00332E0E">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4F3385">
        <w:rPr>
          <w:rFonts w:cs="Calibri"/>
          <w:szCs w:val="24"/>
        </w:rPr>
        <w:t xml:space="preserve">Farhi, </w:t>
      </w:r>
      <w:r w:rsidR="004B6778" w:rsidRPr="004F3385">
        <w:rPr>
          <w:rFonts w:cs="Calibri"/>
          <w:szCs w:val="24"/>
        </w:rPr>
        <w:t xml:space="preserve">J. </w:t>
      </w:r>
      <w:r w:rsidRPr="004F3385">
        <w:rPr>
          <w:rFonts w:cs="Calibri"/>
          <w:szCs w:val="24"/>
        </w:rPr>
        <w:t xml:space="preserve">Goldstone, </w:t>
      </w:r>
      <w:r w:rsidR="004B6778" w:rsidRPr="004F3385">
        <w:rPr>
          <w:rFonts w:cs="Calibri"/>
          <w:szCs w:val="24"/>
        </w:rPr>
        <w:t>S.</w:t>
      </w:r>
      <w:r w:rsidRPr="004F3385">
        <w:rPr>
          <w:rFonts w:cs="Calibri"/>
          <w:szCs w:val="24"/>
        </w:rPr>
        <w:t xml:space="preserve"> Gutmann, A </w:t>
      </w:r>
      <w:r w:rsidRPr="004F3385">
        <w:rPr>
          <w:rFonts w:cs="Calibri"/>
          <w:i/>
          <w:iCs/>
          <w:szCs w:val="24"/>
        </w:rPr>
        <w:t>Quantum Approximate Optimization Algorithm</w:t>
      </w:r>
      <w:r w:rsidR="004B6778" w:rsidRPr="004F3385">
        <w:rPr>
          <w:rFonts w:cs="Calibri"/>
          <w:i/>
          <w:iCs/>
          <w:szCs w:val="24"/>
        </w:rPr>
        <w:t xml:space="preserve">, </w:t>
      </w:r>
      <w:r w:rsidR="004B6778" w:rsidRPr="0035315D">
        <w:rPr>
          <w:rFonts w:cs="Calibri"/>
          <w:szCs w:val="24"/>
        </w:rPr>
        <w:t>s. 1-2</w:t>
      </w:r>
      <w:r w:rsidRPr="0035315D">
        <w:rPr>
          <w:rFonts w:cs="Calibri"/>
          <w:szCs w:val="24"/>
        </w:rPr>
        <w:t>.</w:t>
      </w:r>
      <w:r>
        <w:fldChar w:fldCharType="end"/>
      </w:r>
    </w:p>
  </w:footnote>
  <w:footnote w:id="133">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17"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17"/>
    </w:p>
  </w:footnote>
  <w:footnote w:id="134">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18"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18"/>
    </w:p>
  </w:footnote>
  <w:footnote w:id="135">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19"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19"/>
    </w:p>
  </w:footnote>
  <w:footnote w:id="136">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0"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0"/>
  </w:footnote>
  <w:footnote w:id="137">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1"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21"/>
    </w:p>
  </w:footnote>
  <w:footnote w:id="138">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3"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3"/>
    </w:p>
  </w:footnote>
  <w:footnote w:id="139">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0">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1">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2">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3">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4">
    <w:p w14:paraId="4A43B022" w14:textId="67D0C9A0" w:rsidR="00402330" w:rsidRPr="000F10DF" w:rsidRDefault="00402330">
      <w:pPr>
        <w:pStyle w:val="Tekstprzypisudolnego"/>
      </w:pPr>
      <w:r w:rsidRPr="004E53A4">
        <w:rPr>
          <w:rStyle w:val="Odwoanieprzypisudolnego"/>
        </w:rPr>
        <w:footnoteRef/>
      </w:r>
      <w:r w:rsidRPr="009D3F6D">
        <w:t xml:space="preserve"> </w:t>
      </w:r>
      <w:bookmarkStart w:id="126"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0F10DF">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0F10DF">
        <w:rPr>
          <w:rFonts w:cs="Calibri"/>
          <w:szCs w:val="24"/>
        </w:rPr>
        <w:t>J.</w:t>
      </w:r>
      <w:r w:rsidRPr="000F10DF">
        <w:rPr>
          <w:rFonts w:cs="Calibri"/>
          <w:szCs w:val="24"/>
        </w:rPr>
        <w:t xml:space="preserve"> Obst, </w:t>
      </w:r>
      <w:r w:rsidRPr="000F10DF">
        <w:rPr>
          <w:rFonts w:cs="Calibri"/>
          <w:i/>
          <w:iCs/>
          <w:szCs w:val="24"/>
        </w:rPr>
        <w:t>Parameter Initialization for Warm-Starting QAOA</w:t>
      </w:r>
      <w:r w:rsidR="009D3F6D" w:rsidRPr="000F10DF">
        <w:rPr>
          <w:rFonts w:cs="Calibri"/>
          <w:szCs w:val="24"/>
        </w:rPr>
        <w:t>, 2022,</w:t>
      </w:r>
      <w:r w:rsidRPr="000F10DF">
        <w:rPr>
          <w:rFonts w:cs="Calibri"/>
          <w:szCs w:val="24"/>
        </w:rPr>
        <w:t xml:space="preserve"> https://doi.org/10.18419/opus-12366</w:t>
      </w:r>
      <w:r w:rsidR="009D3F6D" w:rsidRPr="000F10DF">
        <w:rPr>
          <w:rFonts w:cs="Calibri"/>
          <w:szCs w:val="24"/>
        </w:rPr>
        <w:t>, s.</w:t>
      </w:r>
      <w:r w:rsidR="006725FC" w:rsidRPr="000F10DF">
        <w:rPr>
          <w:rFonts w:cs="Calibri"/>
          <w:szCs w:val="24"/>
        </w:rPr>
        <w:t> </w:t>
      </w:r>
      <w:r w:rsidR="009D3F6D" w:rsidRPr="000F10DF">
        <w:rPr>
          <w:rFonts w:cs="Calibri"/>
          <w:szCs w:val="24"/>
        </w:rPr>
        <w:t>33-34</w:t>
      </w:r>
      <w:r w:rsidRPr="000F10DF">
        <w:rPr>
          <w:rFonts w:cs="Calibri"/>
          <w:szCs w:val="24"/>
        </w:rPr>
        <w:t>.</w:t>
      </w:r>
      <w:r>
        <w:fldChar w:fldCharType="end"/>
      </w:r>
    </w:p>
    <w:bookmarkEnd w:id="126"/>
  </w:footnote>
  <w:footnote w:id="145">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28"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28"/>
  </w:footnote>
  <w:footnote w:id="146">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29"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29"/>
    </w:p>
  </w:footnote>
  <w:footnote w:id="147">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0"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30"/>
      <w:r w:rsidRPr="005F40CF">
        <w:rPr>
          <w:rFonts w:cs="Calibri"/>
          <w:szCs w:val="24"/>
          <w:lang w:val="en-GB"/>
        </w:rPr>
        <w:t>.</w:t>
      </w:r>
      <w:r>
        <w:fldChar w:fldCharType="end"/>
      </w:r>
    </w:p>
  </w:footnote>
  <w:footnote w:id="148">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49">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1"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2" w:name="_Hlk140264291"/>
    <w:bookmarkEnd w:id="131"/>
  </w:footnote>
  <w:footnote w:id="150">
    <w:p w14:paraId="7D232E49" w14:textId="409DFF48" w:rsidR="007D6542" w:rsidRPr="005A5762" w:rsidRDefault="007D6542" w:rsidP="007D6542">
      <w:pPr>
        <w:pStyle w:val="Tekstprzypisudolnego"/>
        <w:rPr>
          <w:lang w:val="en-GB"/>
        </w:rPr>
      </w:pPr>
      <w:bookmarkStart w:id="133"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3"/>
    </w:p>
  </w:footnote>
  <w:footnote w:id="151">
    <w:p w14:paraId="49B3AD8A" w14:textId="77BC4473" w:rsidR="007D6542" w:rsidRPr="007A7C43" w:rsidRDefault="007D6542" w:rsidP="007D6542">
      <w:pPr>
        <w:pStyle w:val="Tekstprzypisudolnego"/>
        <w:rPr>
          <w:lang w:val="en-GB"/>
        </w:rPr>
      </w:pPr>
      <w:bookmarkStart w:id="134"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xml:space="preserve">", 1 grudnia 1998, 13(4), </w:t>
      </w:r>
      <w:r w:rsidR="00F3527B">
        <w:rPr>
          <w:rFonts w:cs="Calibri"/>
          <w:szCs w:val="24"/>
          <w:lang w:val="en-GB"/>
        </w:rPr>
        <w:t>(</w:t>
      </w:r>
      <w:r w:rsidR="00E91E8D">
        <w:rPr>
          <w:rFonts w:cs="Calibri"/>
          <w:szCs w:val="24"/>
          <w:lang w:val="en-GB"/>
        </w:rPr>
        <w:t>s. 452-492</w:t>
      </w:r>
      <w:r w:rsidR="00F3527B">
        <w:rPr>
          <w:rFonts w:cs="Calibri"/>
          <w:szCs w:val="24"/>
          <w:lang w:val="en-GB"/>
        </w:rPr>
        <w:t>)</w:t>
      </w:r>
      <w:r w:rsidR="00E91E8D">
        <w:rPr>
          <w:rFonts w:cs="Calibri"/>
          <w:szCs w:val="24"/>
          <w:lang w:val="en-GB"/>
        </w:rPr>
        <w:t>, s.</w:t>
      </w:r>
      <w:r w:rsidRPr="007A7C43">
        <w:rPr>
          <w:rFonts w:cs="Calibri"/>
          <w:szCs w:val="24"/>
          <w:lang w:val="en-GB"/>
        </w:rPr>
        <w:t xml:space="preserve"> 471.</w:t>
      </w:r>
      <w:r>
        <w:fldChar w:fldCharType="end"/>
      </w:r>
      <w:bookmarkEnd w:id="134"/>
    </w:p>
  </w:footnote>
  <w:footnote w:id="152">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3">
    <w:p w14:paraId="0A2A21B4" w14:textId="2E73E7D4"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35"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xml:space="preserve">", 1 sierpnia 1989, 45(1), </w:t>
      </w:r>
      <w:r w:rsidR="00F3527B">
        <w:rPr>
          <w:rFonts w:cs="Calibri"/>
          <w:szCs w:val="24"/>
          <w:lang w:val="en-GB"/>
        </w:rPr>
        <w:t>(</w:t>
      </w:r>
      <w:r w:rsidR="00DA77E4">
        <w:rPr>
          <w:rFonts w:cs="Calibri"/>
          <w:szCs w:val="24"/>
          <w:lang w:val="en-GB"/>
        </w:rPr>
        <w:t>s. 503-528</w:t>
      </w:r>
      <w:r w:rsidR="00F3527B">
        <w:rPr>
          <w:rFonts w:cs="Calibri"/>
          <w:szCs w:val="24"/>
          <w:lang w:val="en-GB"/>
        </w:rPr>
        <w:t>)</w:t>
      </w:r>
      <w:r w:rsidRPr="006C0F5D">
        <w:rPr>
          <w:rFonts w:cs="Calibri"/>
          <w:szCs w:val="24"/>
          <w:lang w:val="en-GB"/>
        </w:rPr>
        <w:t>.</w:t>
      </w:r>
      <w:r>
        <w:fldChar w:fldCharType="end"/>
      </w:r>
      <w:bookmarkEnd w:id="135"/>
    </w:p>
  </w:footnote>
  <w:footnote w:id="154">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5">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6">
    <w:p w14:paraId="008C77A9" w14:textId="718E017C" w:rsidR="006F7C3F" w:rsidRPr="00DF02ED" w:rsidRDefault="006F7C3F">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DF02ED">
        <w:rPr>
          <w:rFonts w:cs="Calibri"/>
        </w:rPr>
        <w:t>Ibidem, s.</w:t>
      </w:r>
      <w:r w:rsidRPr="00DF02ED">
        <w:rPr>
          <w:rFonts w:cs="Calibri"/>
        </w:rPr>
        <w:t xml:space="preserve"> 3.</w:t>
      </w:r>
      <w:r>
        <w:fldChar w:fldCharType="end"/>
      </w:r>
    </w:p>
  </w:footnote>
  <w:footnote w:id="157">
    <w:p w14:paraId="48F7A5EA" w14:textId="54C77987" w:rsidR="006F7C3F" w:rsidRPr="00DF02ED" w:rsidRDefault="006F7C3F">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DF02ED">
        <w:t>Ibidem, s. 3</w:t>
      </w:r>
      <w:r w:rsidRPr="00DF02ED">
        <w:rPr>
          <w:rFonts w:cs="Calibri"/>
          <w:szCs w:val="24"/>
        </w:rPr>
        <w:t>–4.</w:t>
      </w:r>
      <w:r>
        <w:fldChar w:fldCharType="end"/>
      </w:r>
    </w:p>
  </w:footnote>
  <w:footnote w:id="158">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59">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0">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1">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2">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3">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4">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5">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39"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39"/>
    </w:p>
  </w:footnote>
  <w:footnote w:id="166">
    <w:p w14:paraId="72C8FE5A" w14:textId="43F8269F" w:rsidR="00163985" w:rsidRPr="00163985" w:rsidRDefault="00163985">
      <w:pPr>
        <w:pStyle w:val="Tekstprzypisudolnego"/>
      </w:pPr>
      <w:bookmarkStart w:id="143"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43"/>
    </w:p>
  </w:footnote>
  <w:footnote w:id="167">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Qiski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7C0987">
        <w:rPr>
          <w:rFonts w:cs="Calibri"/>
          <w:i/>
          <w:iCs/>
          <w:szCs w:val="24"/>
          <w:lang w:val="en-GB"/>
        </w:rPr>
        <w:t>NumPyMinimumEigensolver — Qiskit 0.43.2 documentation</w:t>
      </w:r>
      <w:r w:rsidRPr="00033206">
        <w:rPr>
          <w:rFonts w:cs="Calibri"/>
          <w:szCs w:val="24"/>
          <w:lang w:val="en-GB"/>
        </w:rPr>
        <w:t>, https://qiskit.org/documentation/stubs/qiskit.algorithms.NumPyMinimumEigensolver.html.</w:t>
      </w:r>
      <w:r>
        <w:fldChar w:fldCharType="end"/>
      </w:r>
    </w:p>
  </w:footnote>
  <w:footnote w:id="168">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rsidR="007C0987">
        <w:rPr>
          <w:lang w:val="en-GB"/>
        </w:rPr>
        <w:t>Qiski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Qiskit 0.30.1 documentation</w:t>
      </w:r>
      <w:r w:rsidRPr="00E23806">
        <w:rPr>
          <w:rFonts w:cs="Calibri"/>
          <w:szCs w:val="24"/>
          <w:lang w:val="en-GB"/>
        </w:rPr>
        <w:t>, https://qiskit.org/documentation/stable/0.30/stubs/qiskit.aqua.algorithms.QAOA.html.</w:t>
      </w:r>
      <w:r>
        <w:fldChar w:fldCharType="end"/>
      </w:r>
    </w:p>
  </w:footnote>
  <w:footnote w:id="169">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961631">
        <w:rPr>
          <w:rFonts w:cs="Calibri"/>
          <w:i/>
          <w:iCs/>
          <w:szCs w:val="24"/>
          <w:lang w:val="en-GB"/>
        </w:rPr>
        <w:t>Qiskit Runtime Overview</w:t>
      </w:r>
      <w:r w:rsidRPr="00194939">
        <w:rPr>
          <w:rFonts w:cs="Calibri"/>
          <w:szCs w:val="24"/>
          <w:lang w:val="en-GB"/>
        </w:rPr>
        <w:t>, https://quantum-computing.ibm.com/lab/docs/iql/runtime.</w:t>
      </w:r>
      <w:r>
        <w:fldChar w:fldCharType="end"/>
      </w:r>
    </w:p>
  </w:footnote>
  <w:footnote w:id="170">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156D299A"/>
    <w:multiLevelType w:val="hybridMultilevel"/>
    <w:tmpl w:val="5CB4B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9"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11"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123159542">
    <w:abstractNumId w:val="8"/>
  </w:num>
  <w:num w:numId="2" w16cid:durableId="1389067572">
    <w:abstractNumId w:val="4"/>
  </w:num>
  <w:num w:numId="3" w16cid:durableId="1531793913">
    <w:abstractNumId w:val="18"/>
  </w:num>
  <w:num w:numId="4" w16cid:durableId="1470245310">
    <w:abstractNumId w:val="1"/>
  </w:num>
  <w:num w:numId="5" w16cid:durableId="101724579">
    <w:abstractNumId w:val="0"/>
  </w:num>
  <w:num w:numId="6" w16cid:durableId="858811974">
    <w:abstractNumId w:val="9"/>
  </w:num>
  <w:num w:numId="7" w16cid:durableId="994988920">
    <w:abstractNumId w:val="14"/>
  </w:num>
  <w:num w:numId="8" w16cid:durableId="937786089">
    <w:abstractNumId w:val="2"/>
  </w:num>
  <w:num w:numId="9" w16cid:durableId="1297220533">
    <w:abstractNumId w:val="15"/>
  </w:num>
  <w:num w:numId="10" w16cid:durableId="1206605944">
    <w:abstractNumId w:val="7"/>
  </w:num>
  <w:num w:numId="11" w16cid:durableId="625083378">
    <w:abstractNumId w:val="3"/>
  </w:num>
  <w:num w:numId="12" w16cid:durableId="1885409174">
    <w:abstractNumId w:val="6"/>
  </w:num>
  <w:num w:numId="13" w16cid:durableId="780535288">
    <w:abstractNumId w:val="10"/>
  </w:num>
  <w:num w:numId="14" w16cid:durableId="202909391">
    <w:abstractNumId w:val="12"/>
  </w:num>
  <w:num w:numId="15" w16cid:durableId="2001806592">
    <w:abstractNumId w:val="13"/>
  </w:num>
  <w:num w:numId="16" w16cid:durableId="1644234341">
    <w:abstractNumId w:val="17"/>
  </w:num>
  <w:num w:numId="17" w16cid:durableId="267466267">
    <w:abstractNumId w:val="16"/>
  </w:num>
  <w:num w:numId="18" w16cid:durableId="1579053649">
    <w:abstractNumId w:val="11"/>
  </w:num>
  <w:num w:numId="19" w16cid:durableId="1065223455">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43D06"/>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2C7D"/>
    <w:rsid w:val="00064298"/>
    <w:rsid w:val="00065E6A"/>
    <w:rsid w:val="0006609B"/>
    <w:rsid w:val="00066398"/>
    <w:rsid w:val="000703EF"/>
    <w:rsid w:val="00070D2F"/>
    <w:rsid w:val="0007472E"/>
    <w:rsid w:val="00074C3F"/>
    <w:rsid w:val="0007738C"/>
    <w:rsid w:val="00080185"/>
    <w:rsid w:val="000806F4"/>
    <w:rsid w:val="0008243B"/>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A5B1F"/>
    <w:rsid w:val="000B0017"/>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566B"/>
    <w:rsid w:val="00136061"/>
    <w:rsid w:val="00136DC2"/>
    <w:rsid w:val="00141207"/>
    <w:rsid w:val="00142AAA"/>
    <w:rsid w:val="00143B50"/>
    <w:rsid w:val="00145712"/>
    <w:rsid w:val="0014611A"/>
    <w:rsid w:val="00150155"/>
    <w:rsid w:val="001501F9"/>
    <w:rsid w:val="001510BA"/>
    <w:rsid w:val="00151AB8"/>
    <w:rsid w:val="00153031"/>
    <w:rsid w:val="0015308E"/>
    <w:rsid w:val="00154052"/>
    <w:rsid w:val="0015494B"/>
    <w:rsid w:val="00155F79"/>
    <w:rsid w:val="00156E7E"/>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CE4"/>
    <w:rsid w:val="0018622D"/>
    <w:rsid w:val="00186D32"/>
    <w:rsid w:val="00187769"/>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B7DAD"/>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821"/>
    <w:rsid w:val="001F198A"/>
    <w:rsid w:val="001F4472"/>
    <w:rsid w:val="00200760"/>
    <w:rsid w:val="00201BB5"/>
    <w:rsid w:val="002058CB"/>
    <w:rsid w:val="002107E9"/>
    <w:rsid w:val="00211632"/>
    <w:rsid w:val="00211A76"/>
    <w:rsid w:val="00211E61"/>
    <w:rsid w:val="002157FB"/>
    <w:rsid w:val="002166EF"/>
    <w:rsid w:val="0022033B"/>
    <w:rsid w:val="0022067B"/>
    <w:rsid w:val="00220C0A"/>
    <w:rsid w:val="0022249F"/>
    <w:rsid w:val="0022264F"/>
    <w:rsid w:val="0022436D"/>
    <w:rsid w:val="00225299"/>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685"/>
    <w:rsid w:val="00296BF5"/>
    <w:rsid w:val="002A2838"/>
    <w:rsid w:val="002A4688"/>
    <w:rsid w:val="002B231E"/>
    <w:rsid w:val="002C0ADE"/>
    <w:rsid w:val="002C123B"/>
    <w:rsid w:val="002C15C2"/>
    <w:rsid w:val="002C2D0C"/>
    <w:rsid w:val="002C3CA9"/>
    <w:rsid w:val="002C4BBE"/>
    <w:rsid w:val="002C6D6C"/>
    <w:rsid w:val="002D0360"/>
    <w:rsid w:val="002D10C4"/>
    <w:rsid w:val="002D3B44"/>
    <w:rsid w:val="002D48A6"/>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236C"/>
    <w:rsid w:val="00332E0E"/>
    <w:rsid w:val="00334D42"/>
    <w:rsid w:val="00335748"/>
    <w:rsid w:val="00335A67"/>
    <w:rsid w:val="00337373"/>
    <w:rsid w:val="00340752"/>
    <w:rsid w:val="003415CC"/>
    <w:rsid w:val="003416CE"/>
    <w:rsid w:val="00343043"/>
    <w:rsid w:val="00344290"/>
    <w:rsid w:val="003449EA"/>
    <w:rsid w:val="003455F7"/>
    <w:rsid w:val="00345E37"/>
    <w:rsid w:val="003471D6"/>
    <w:rsid w:val="00350AC1"/>
    <w:rsid w:val="00350F97"/>
    <w:rsid w:val="00351432"/>
    <w:rsid w:val="00352FB0"/>
    <w:rsid w:val="0035315D"/>
    <w:rsid w:val="00354C4D"/>
    <w:rsid w:val="00356EE0"/>
    <w:rsid w:val="003604F5"/>
    <w:rsid w:val="00361EB6"/>
    <w:rsid w:val="003627DC"/>
    <w:rsid w:val="00364741"/>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2C7D"/>
    <w:rsid w:val="003B3CD4"/>
    <w:rsid w:val="003B3E80"/>
    <w:rsid w:val="003C0EC0"/>
    <w:rsid w:val="003C1B71"/>
    <w:rsid w:val="003C1DCD"/>
    <w:rsid w:val="003C380B"/>
    <w:rsid w:val="003C3EFC"/>
    <w:rsid w:val="003C42A5"/>
    <w:rsid w:val="003C56C9"/>
    <w:rsid w:val="003C5ACD"/>
    <w:rsid w:val="003C6BC0"/>
    <w:rsid w:val="003C75FA"/>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3F79FD"/>
    <w:rsid w:val="00402330"/>
    <w:rsid w:val="0040585E"/>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08"/>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385"/>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4BB"/>
    <w:rsid w:val="00537CD5"/>
    <w:rsid w:val="005421A0"/>
    <w:rsid w:val="005447B1"/>
    <w:rsid w:val="005465A3"/>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225"/>
    <w:rsid w:val="00592562"/>
    <w:rsid w:val="00593780"/>
    <w:rsid w:val="005952A4"/>
    <w:rsid w:val="00595AA8"/>
    <w:rsid w:val="00597074"/>
    <w:rsid w:val="005A01A1"/>
    <w:rsid w:val="005A08E4"/>
    <w:rsid w:val="005A0D2A"/>
    <w:rsid w:val="005A14FE"/>
    <w:rsid w:val="005A37BD"/>
    <w:rsid w:val="005A497C"/>
    <w:rsid w:val="005A5762"/>
    <w:rsid w:val="005A57DE"/>
    <w:rsid w:val="005A696F"/>
    <w:rsid w:val="005A7AC3"/>
    <w:rsid w:val="005B06A5"/>
    <w:rsid w:val="005B2FB3"/>
    <w:rsid w:val="005B31FC"/>
    <w:rsid w:val="005B32AE"/>
    <w:rsid w:val="005B6EE7"/>
    <w:rsid w:val="005B6F53"/>
    <w:rsid w:val="005B7074"/>
    <w:rsid w:val="005C0006"/>
    <w:rsid w:val="005C035A"/>
    <w:rsid w:val="005C11F5"/>
    <w:rsid w:val="005C18A8"/>
    <w:rsid w:val="005C21B1"/>
    <w:rsid w:val="005C2649"/>
    <w:rsid w:val="005C2A13"/>
    <w:rsid w:val="005C2AF3"/>
    <w:rsid w:val="005C2E65"/>
    <w:rsid w:val="005C3C26"/>
    <w:rsid w:val="005C46EC"/>
    <w:rsid w:val="005C4DB0"/>
    <w:rsid w:val="005C7980"/>
    <w:rsid w:val="005D2169"/>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A1B"/>
    <w:rsid w:val="00606BFD"/>
    <w:rsid w:val="0060721A"/>
    <w:rsid w:val="0061387F"/>
    <w:rsid w:val="006143CD"/>
    <w:rsid w:val="006152FF"/>
    <w:rsid w:val="0061534D"/>
    <w:rsid w:val="00617EE6"/>
    <w:rsid w:val="00621B38"/>
    <w:rsid w:val="00624BB8"/>
    <w:rsid w:val="00625C85"/>
    <w:rsid w:val="0062608B"/>
    <w:rsid w:val="00626F55"/>
    <w:rsid w:val="00632F5C"/>
    <w:rsid w:val="0063332D"/>
    <w:rsid w:val="0063427B"/>
    <w:rsid w:val="006346FF"/>
    <w:rsid w:val="00636920"/>
    <w:rsid w:val="00636E4C"/>
    <w:rsid w:val="00637827"/>
    <w:rsid w:val="0064072E"/>
    <w:rsid w:val="0064144B"/>
    <w:rsid w:val="006414C8"/>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339"/>
    <w:rsid w:val="00681AE1"/>
    <w:rsid w:val="006831B4"/>
    <w:rsid w:val="0068495B"/>
    <w:rsid w:val="00684FF2"/>
    <w:rsid w:val="0068504B"/>
    <w:rsid w:val="00685DEE"/>
    <w:rsid w:val="00686DFE"/>
    <w:rsid w:val="00693570"/>
    <w:rsid w:val="00694C05"/>
    <w:rsid w:val="006A040E"/>
    <w:rsid w:val="006A271A"/>
    <w:rsid w:val="006A2B57"/>
    <w:rsid w:val="006A5125"/>
    <w:rsid w:val="006A529E"/>
    <w:rsid w:val="006A5871"/>
    <w:rsid w:val="006B1E64"/>
    <w:rsid w:val="006B47B5"/>
    <w:rsid w:val="006B500A"/>
    <w:rsid w:val="006B65C6"/>
    <w:rsid w:val="006C0F5D"/>
    <w:rsid w:val="006C1270"/>
    <w:rsid w:val="006C1A6D"/>
    <w:rsid w:val="006C54AD"/>
    <w:rsid w:val="006C6D9C"/>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7CF"/>
    <w:rsid w:val="00731888"/>
    <w:rsid w:val="00731DB5"/>
    <w:rsid w:val="00733096"/>
    <w:rsid w:val="00734A6A"/>
    <w:rsid w:val="007365D0"/>
    <w:rsid w:val="007406B9"/>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457A"/>
    <w:rsid w:val="00775A92"/>
    <w:rsid w:val="00776352"/>
    <w:rsid w:val="00776AF2"/>
    <w:rsid w:val="00785BC9"/>
    <w:rsid w:val="00785C1F"/>
    <w:rsid w:val="007863F6"/>
    <w:rsid w:val="00791F8D"/>
    <w:rsid w:val="0079205B"/>
    <w:rsid w:val="00793344"/>
    <w:rsid w:val="00795BC8"/>
    <w:rsid w:val="00796E1F"/>
    <w:rsid w:val="00797CD2"/>
    <w:rsid w:val="007A30E9"/>
    <w:rsid w:val="007A4C75"/>
    <w:rsid w:val="007A7C43"/>
    <w:rsid w:val="007B0D48"/>
    <w:rsid w:val="007B2678"/>
    <w:rsid w:val="007B33EF"/>
    <w:rsid w:val="007B41A2"/>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E7350"/>
    <w:rsid w:val="007F17D4"/>
    <w:rsid w:val="007F35CA"/>
    <w:rsid w:val="007F4006"/>
    <w:rsid w:val="007F5975"/>
    <w:rsid w:val="007F61E5"/>
    <w:rsid w:val="008044A0"/>
    <w:rsid w:val="00806D43"/>
    <w:rsid w:val="00811F52"/>
    <w:rsid w:val="008124F1"/>
    <w:rsid w:val="008139F3"/>
    <w:rsid w:val="00814717"/>
    <w:rsid w:val="00814D2A"/>
    <w:rsid w:val="0081507A"/>
    <w:rsid w:val="00817460"/>
    <w:rsid w:val="00821D54"/>
    <w:rsid w:val="0082229A"/>
    <w:rsid w:val="00822BEC"/>
    <w:rsid w:val="00822E39"/>
    <w:rsid w:val="0082365D"/>
    <w:rsid w:val="00823AD2"/>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27FB"/>
    <w:rsid w:val="008753A5"/>
    <w:rsid w:val="0087715A"/>
    <w:rsid w:val="008810F6"/>
    <w:rsid w:val="0088114A"/>
    <w:rsid w:val="008832A4"/>
    <w:rsid w:val="008834D2"/>
    <w:rsid w:val="0088398D"/>
    <w:rsid w:val="00884237"/>
    <w:rsid w:val="00884741"/>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87D"/>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0DB"/>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9F701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477"/>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655B0"/>
    <w:rsid w:val="00A70089"/>
    <w:rsid w:val="00A72624"/>
    <w:rsid w:val="00A72D3C"/>
    <w:rsid w:val="00A732F4"/>
    <w:rsid w:val="00A77221"/>
    <w:rsid w:val="00A77AC5"/>
    <w:rsid w:val="00A77BF5"/>
    <w:rsid w:val="00A82ABA"/>
    <w:rsid w:val="00A82E11"/>
    <w:rsid w:val="00A8392D"/>
    <w:rsid w:val="00A8522B"/>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B59F2"/>
    <w:rsid w:val="00AC0B31"/>
    <w:rsid w:val="00AC1DEE"/>
    <w:rsid w:val="00AC200F"/>
    <w:rsid w:val="00AC3471"/>
    <w:rsid w:val="00AC75FA"/>
    <w:rsid w:val="00AC7CB9"/>
    <w:rsid w:val="00AD0852"/>
    <w:rsid w:val="00AD1A98"/>
    <w:rsid w:val="00AD304F"/>
    <w:rsid w:val="00AD59CD"/>
    <w:rsid w:val="00AD787F"/>
    <w:rsid w:val="00AE2B46"/>
    <w:rsid w:val="00AE4355"/>
    <w:rsid w:val="00AE542F"/>
    <w:rsid w:val="00AE6006"/>
    <w:rsid w:val="00AF032B"/>
    <w:rsid w:val="00AF1EA3"/>
    <w:rsid w:val="00AF4F49"/>
    <w:rsid w:val="00AF6310"/>
    <w:rsid w:val="00AF6CCE"/>
    <w:rsid w:val="00AF6F1F"/>
    <w:rsid w:val="00AF6FBD"/>
    <w:rsid w:val="00B006D7"/>
    <w:rsid w:val="00B01086"/>
    <w:rsid w:val="00B02846"/>
    <w:rsid w:val="00B0438B"/>
    <w:rsid w:val="00B04E3E"/>
    <w:rsid w:val="00B06ED5"/>
    <w:rsid w:val="00B10615"/>
    <w:rsid w:val="00B12DFC"/>
    <w:rsid w:val="00B13F27"/>
    <w:rsid w:val="00B1402F"/>
    <w:rsid w:val="00B14F82"/>
    <w:rsid w:val="00B1560C"/>
    <w:rsid w:val="00B17027"/>
    <w:rsid w:val="00B20FF8"/>
    <w:rsid w:val="00B21808"/>
    <w:rsid w:val="00B21AF8"/>
    <w:rsid w:val="00B25055"/>
    <w:rsid w:val="00B250A9"/>
    <w:rsid w:val="00B25A56"/>
    <w:rsid w:val="00B25BD9"/>
    <w:rsid w:val="00B325CF"/>
    <w:rsid w:val="00B33789"/>
    <w:rsid w:val="00B34A4F"/>
    <w:rsid w:val="00B37648"/>
    <w:rsid w:val="00B403E6"/>
    <w:rsid w:val="00B40DAD"/>
    <w:rsid w:val="00B4296F"/>
    <w:rsid w:val="00B42B52"/>
    <w:rsid w:val="00B43044"/>
    <w:rsid w:val="00B434C4"/>
    <w:rsid w:val="00B4642A"/>
    <w:rsid w:val="00B532D7"/>
    <w:rsid w:val="00B557F3"/>
    <w:rsid w:val="00B55CD9"/>
    <w:rsid w:val="00B566EF"/>
    <w:rsid w:val="00B577FA"/>
    <w:rsid w:val="00B612C7"/>
    <w:rsid w:val="00B6194D"/>
    <w:rsid w:val="00B61D27"/>
    <w:rsid w:val="00B625E0"/>
    <w:rsid w:val="00B64912"/>
    <w:rsid w:val="00B64B33"/>
    <w:rsid w:val="00B67534"/>
    <w:rsid w:val="00B7048E"/>
    <w:rsid w:val="00B71D68"/>
    <w:rsid w:val="00B72EDB"/>
    <w:rsid w:val="00B732F6"/>
    <w:rsid w:val="00B77083"/>
    <w:rsid w:val="00B81D1E"/>
    <w:rsid w:val="00B82D33"/>
    <w:rsid w:val="00B83C67"/>
    <w:rsid w:val="00B85807"/>
    <w:rsid w:val="00B92E5D"/>
    <w:rsid w:val="00B9362C"/>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738"/>
    <w:rsid w:val="00BB6900"/>
    <w:rsid w:val="00BC08F1"/>
    <w:rsid w:val="00BC1702"/>
    <w:rsid w:val="00BC188A"/>
    <w:rsid w:val="00BC1CA5"/>
    <w:rsid w:val="00BC31E8"/>
    <w:rsid w:val="00BC373C"/>
    <w:rsid w:val="00BC5B31"/>
    <w:rsid w:val="00BC7947"/>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5555"/>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21A4"/>
    <w:rsid w:val="00C73AD3"/>
    <w:rsid w:val="00C742ED"/>
    <w:rsid w:val="00C74A22"/>
    <w:rsid w:val="00C74F86"/>
    <w:rsid w:val="00C774AD"/>
    <w:rsid w:val="00C77710"/>
    <w:rsid w:val="00C82D48"/>
    <w:rsid w:val="00C83A27"/>
    <w:rsid w:val="00C84F5D"/>
    <w:rsid w:val="00C85369"/>
    <w:rsid w:val="00C91543"/>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483B"/>
    <w:rsid w:val="00CB54D4"/>
    <w:rsid w:val="00CB5D87"/>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1100"/>
    <w:rsid w:val="00D2248E"/>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540B"/>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2ED"/>
    <w:rsid w:val="00DF0A7E"/>
    <w:rsid w:val="00DF0DE1"/>
    <w:rsid w:val="00DF11BF"/>
    <w:rsid w:val="00DF22F9"/>
    <w:rsid w:val="00DF3D33"/>
    <w:rsid w:val="00DF4615"/>
    <w:rsid w:val="00DF46C0"/>
    <w:rsid w:val="00DF4D67"/>
    <w:rsid w:val="00DF5AFF"/>
    <w:rsid w:val="00DF6E67"/>
    <w:rsid w:val="00DF719A"/>
    <w:rsid w:val="00DF736B"/>
    <w:rsid w:val="00E00CF4"/>
    <w:rsid w:val="00E01E93"/>
    <w:rsid w:val="00E04BC2"/>
    <w:rsid w:val="00E04C08"/>
    <w:rsid w:val="00E065B7"/>
    <w:rsid w:val="00E118E6"/>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26BBE"/>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19F1"/>
    <w:rsid w:val="00EA5A3B"/>
    <w:rsid w:val="00EB0E97"/>
    <w:rsid w:val="00EB64E7"/>
    <w:rsid w:val="00EB6FFE"/>
    <w:rsid w:val="00EC3E01"/>
    <w:rsid w:val="00EC3E8A"/>
    <w:rsid w:val="00EC564B"/>
    <w:rsid w:val="00EC67AF"/>
    <w:rsid w:val="00ED0AF4"/>
    <w:rsid w:val="00ED0B36"/>
    <w:rsid w:val="00ED20DC"/>
    <w:rsid w:val="00ED20F8"/>
    <w:rsid w:val="00ED2296"/>
    <w:rsid w:val="00ED2FC6"/>
    <w:rsid w:val="00ED3F6E"/>
    <w:rsid w:val="00ED53BB"/>
    <w:rsid w:val="00ED5995"/>
    <w:rsid w:val="00ED6586"/>
    <w:rsid w:val="00ED73CE"/>
    <w:rsid w:val="00EE084D"/>
    <w:rsid w:val="00EE10A6"/>
    <w:rsid w:val="00EE24AA"/>
    <w:rsid w:val="00EE3495"/>
    <w:rsid w:val="00EF060F"/>
    <w:rsid w:val="00EF0E43"/>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527B"/>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493A"/>
    <w:rsid w:val="00F9587A"/>
    <w:rsid w:val="00F958C5"/>
    <w:rsid w:val="00F97D40"/>
    <w:rsid w:val="00F97F92"/>
    <w:rsid w:val="00FA0489"/>
    <w:rsid w:val="00FA11E1"/>
    <w:rsid w:val="00FA33BB"/>
    <w:rsid w:val="00FA4226"/>
    <w:rsid w:val="00FA5D4C"/>
    <w:rsid w:val="00FA61D4"/>
    <w:rsid w:val="00FA717A"/>
    <w:rsid w:val="00FA7EE9"/>
    <w:rsid w:val="00FB2919"/>
    <w:rsid w:val="00FB33DB"/>
    <w:rsid w:val="00FB3BF8"/>
    <w:rsid w:val="00FB4ABA"/>
    <w:rsid w:val="00FB4D91"/>
    <w:rsid w:val="00FB5714"/>
    <w:rsid w:val="00FB731C"/>
    <w:rsid w:val="00FB76F5"/>
    <w:rsid w:val="00FB7783"/>
    <w:rsid w:val="00FB7BD2"/>
    <w:rsid w:val="00FC05E0"/>
    <w:rsid w:val="00FC1E42"/>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2F18"/>
    <w:rsid w:val="00FF380F"/>
    <w:rsid w:val="00FF5A0B"/>
    <w:rsid w:val="00FF746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3AD2"/>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
      </w:numPr>
      <w:contextualSpacing/>
    </w:pPr>
  </w:style>
  <w:style w:type="paragraph" w:styleId="Listapunktowana3">
    <w:name w:val="List Bullet 3"/>
    <w:basedOn w:val="Normalny"/>
    <w:uiPriority w:val="99"/>
    <w:unhideWhenUsed/>
    <w:rsid w:val="0088114A"/>
    <w:pPr>
      <w:numPr>
        <w:numId w:val="5"/>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22300</Words>
  <Characters>133805</Characters>
  <Application>Microsoft Office Word</Application>
  <DocSecurity>0</DocSecurity>
  <Lines>1115</Lines>
  <Paragraphs>3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8</cp:revision>
  <cp:lastPrinted>2023-07-19T21:22:00Z</cp:lastPrinted>
  <dcterms:created xsi:type="dcterms:W3CDTF">2023-07-19T21:13:00Z</dcterms:created>
  <dcterms:modified xsi:type="dcterms:W3CDTF">2023-07-1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